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xml:space="preserve">, </w:t>
      </w:r>
      <w:proofErr w:type="spellStart"/>
      <w:r w:rsidRPr="00527E3A">
        <w:rPr>
          <w:sz w:val="24"/>
          <w:szCs w:val="24"/>
        </w:rPr>
        <w:t>Ruijuan</w:t>
      </w:r>
      <w:proofErr w:type="spellEnd"/>
      <w:r w:rsidRPr="00527E3A">
        <w:rPr>
          <w:sz w:val="24"/>
          <w:szCs w:val="24"/>
        </w:rPr>
        <w:t xml:space="preserve">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00000"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00000"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w:t>
      </w:r>
      <w:proofErr w:type="spellStart"/>
      <w:r w:rsidRPr="00AC70B6">
        <w:rPr>
          <w:sz w:val="24"/>
          <w:szCs w:val="24"/>
        </w:rPr>
        <w:t>Darmor-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xml:space="preserve">. Since the release of the </w:t>
      </w:r>
      <w:proofErr w:type="spellStart"/>
      <w:r w:rsidRPr="00AC70B6">
        <w:rPr>
          <w:sz w:val="24"/>
          <w:szCs w:val="24"/>
        </w:rPr>
        <w:t>Darmor-bzh</w:t>
      </w:r>
      <w:proofErr w:type="spellEnd"/>
      <w:r w:rsidRPr="00AC70B6">
        <w:rPr>
          <w:sz w:val="24"/>
          <w:szCs w:val="24"/>
        </w:rPr>
        <w:t xml:space="preserve">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w:t>
        </w:r>
        <w:proofErr w:type="spellStart"/>
        <w:r w:rsidR="00C0092A">
          <w:rPr>
            <w:sz w:val="24"/>
            <w:szCs w:val="24"/>
          </w:rPr>
          <w:t>Darmor-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1411C04F"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Thompson Davis" w:date="2022-07-25T08:46:00Z">
        <w:r w:rsidR="007E0C55">
          <w:rPr>
            <w:sz w:val="24"/>
            <w:szCs w:val="24"/>
          </w:rPr>
          <w:t>1</w:t>
        </w:r>
      </w:ins>
      <w:ins w:id="52" w:author="john davis" w:date="2022-07-21T11:10:00Z">
        <w:del w:id="53" w:author="John Thompson Davis" w:date="2022-07-25T08:46:00Z">
          <w:r w:rsidR="000D02D6" w:rsidDel="007E0C55">
            <w:rPr>
              <w:sz w:val="24"/>
              <w:szCs w:val="24"/>
            </w:rPr>
            <w:delText>4</w:delText>
          </w:r>
        </w:del>
      </w:ins>
      <w:ins w:id="54" w:author="John Thompson Davis" w:date="2022-07-21T10:36:00Z">
        <w:del w:id="55" w:author="john davis" w:date="2022-07-21T11:10:00Z">
          <w:r w:rsidR="00B901CF" w:rsidDel="000D02D6">
            <w:rPr>
              <w:sz w:val="24"/>
              <w:szCs w:val="24"/>
            </w:rPr>
            <w:delText>0</w:delText>
          </w:r>
        </w:del>
        <w:r w:rsidR="00B901CF">
          <w:rPr>
            <w:sz w:val="24"/>
            <w:szCs w:val="24"/>
          </w:rPr>
          <w:t>.</w:t>
        </w:r>
      </w:ins>
      <w:ins w:id="56" w:author="john davis" w:date="2022-07-14T10:38:00Z">
        <w:del w:id="57" w:author="John Thompson Davis" w:date="2022-07-21T10:36:00Z">
          <w:r w:rsidR="00C0092A" w:rsidDel="00B901CF">
            <w:rPr>
              <w:sz w:val="24"/>
              <w:szCs w:val="24"/>
            </w:rPr>
            <w:delText>2</w:delText>
          </w:r>
        </w:del>
      </w:ins>
      <w:ins w:id="58" w:author="John Thompson Davis" w:date="2022-07-25T08:46:00Z">
        <w:r w:rsidR="007E0C55">
          <w:rPr>
            <w:sz w:val="24"/>
            <w:szCs w:val="24"/>
          </w:rPr>
          <w:t>5</w:t>
        </w:r>
      </w:ins>
      <w:ins w:id="59" w:author="john davis" w:date="2022-07-14T10:38:00Z">
        <w:del w:id="60" w:author="John Thompson Davis" w:date="2022-07-25T08:46:00Z">
          <w:r w:rsidR="00C0092A" w:rsidDel="007E0C55">
            <w:rPr>
              <w:sz w:val="24"/>
              <w:szCs w:val="24"/>
            </w:rPr>
            <w:delText>0</w:delText>
          </w:r>
        </w:del>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62"/>
      <w:commentRangeStart w:id="6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hereafter referred to as Da-Ae 10X Davis and Da-Ae 10X Novogene) were both</w:t>
      </w:r>
      <w:ins w:id="64" w:author="John Thompson Davis" w:date="2022-07-25T10:00:00Z">
        <w:r w:rsidR="00194D9A">
          <w:rPr>
            <w:sz w:val="24"/>
            <w:szCs w:val="24"/>
          </w:rPr>
          <w:t xml:space="preserve"> independently</w:t>
        </w:r>
      </w:ins>
      <w:r w:rsidRPr="00AC70B6">
        <w:rPr>
          <w:sz w:val="24"/>
          <w:szCs w:val="24"/>
        </w:rPr>
        <w:t xml:space="preserve"> assembled. </w:t>
      </w:r>
      <w:ins w:id="65" w:author="John Thompson Davis" w:date="2022-07-25T09:57:00Z">
        <w:r w:rsidR="00194D9A">
          <w:rPr>
            <w:sz w:val="24"/>
            <w:szCs w:val="24"/>
          </w:rPr>
          <w:t>T</w:t>
        </w:r>
      </w:ins>
      <w:ins w:id="66" w:author="John Thompson Davis" w:date="2022-07-25T09:58:00Z">
        <w:r w:rsidR="00194D9A">
          <w:rPr>
            <w:sz w:val="24"/>
            <w:szCs w:val="24"/>
          </w:rPr>
          <w:t xml:space="preserve">he Da-Ae </w:t>
        </w:r>
      </w:ins>
      <w:ins w:id="67" w:author="John Thompson Davis" w:date="2022-07-25T09:59:00Z">
        <w:r w:rsidR="00194D9A">
          <w:rPr>
            <w:sz w:val="24"/>
            <w:szCs w:val="24"/>
          </w:rPr>
          <w:t>1</w:t>
        </w:r>
      </w:ins>
      <w:ins w:id="68" w:author="John Thompson Davis" w:date="2022-07-25T10:00:00Z">
        <w:r w:rsidR="00194D9A">
          <w:rPr>
            <w:sz w:val="24"/>
            <w:szCs w:val="24"/>
          </w:rPr>
          <w:t xml:space="preserve">0X </w:t>
        </w:r>
      </w:ins>
      <w:ins w:id="69" w:author="John Thompson Davis" w:date="2022-07-25T09:58:00Z">
        <w:r w:rsidR="00194D9A">
          <w:rPr>
            <w:sz w:val="24"/>
            <w:szCs w:val="24"/>
          </w:rPr>
          <w:t xml:space="preserve">Davis reads and the Da-Ae </w:t>
        </w:r>
      </w:ins>
      <w:ins w:id="70" w:author="John Thompson Davis" w:date="2022-07-25T10:00:00Z">
        <w:r w:rsidR="00194D9A">
          <w:rPr>
            <w:sz w:val="24"/>
            <w:szCs w:val="24"/>
          </w:rPr>
          <w:t xml:space="preserve">10X </w:t>
        </w:r>
      </w:ins>
      <w:ins w:id="71" w:author="John Thompson Davis" w:date="2022-07-25T09:58:00Z">
        <w:r w:rsidR="00194D9A">
          <w:rPr>
            <w:sz w:val="24"/>
            <w:szCs w:val="24"/>
          </w:rPr>
          <w:t>Novogene reads re</w:t>
        </w:r>
      </w:ins>
      <w:ins w:id="72" w:author="John Thompson Davis" w:date="2022-07-25T09:59:00Z">
        <w:r w:rsidR="00194D9A">
          <w:rPr>
            <w:sz w:val="24"/>
            <w:szCs w:val="24"/>
          </w:rPr>
          <w:t xml:space="preserve">sulted in </w:t>
        </w:r>
        <w:r w:rsidR="00194D9A" w:rsidRPr="00AC70B6">
          <w:rPr>
            <w:sz w:val="24"/>
            <w:szCs w:val="24"/>
          </w:rPr>
          <w:t>near identical assembl</w:t>
        </w:r>
      </w:ins>
      <w:ins w:id="73" w:author="John Thompson Davis" w:date="2022-07-25T10:01:00Z">
        <w:r w:rsidR="00194D9A">
          <w:rPr>
            <w:sz w:val="24"/>
            <w:szCs w:val="24"/>
          </w:rPr>
          <w:t xml:space="preserve">ies. As a result, only the Da-Ae 10X Davis reads were used in future Supernova assemblies. </w:t>
        </w:r>
      </w:ins>
      <w:commentRangeStart w:id="74"/>
      <w:commentRangeStart w:id="75"/>
      <w:commentRangeStart w:id="76"/>
      <w:commentRangeStart w:id="77"/>
      <w:del w:id="78"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ins w:id="79" w:author="John Thompson Davis" w:date="2022-07-25T10:02:00Z">
        <w:r w:rsidR="00194D9A">
          <w:rPr>
            <w:sz w:val="24"/>
            <w:szCs w:val="24"/>
          </w:rPr>
          <w:t xml:space="preserve">Upon </w:t>
        </w:r>
      </w:ins>
      <w:del w:id="80" w:author="John Thompson Davis" w:date="2022-07-25T10:02:00Z">
        <w:r w:rsidRPr="00AC70B6" w:rsidDel="00194D9A">
          <w:rPr>
            <w:sz w:val="24"/>
            <w:szCs w:val="24"/>
          </w:rPr>
          <w:delText xml:space="preserve">Assemblies were completed again upon </w:delText>
        </w:r>
      </w:del>
      <w:r w:rsidRPr="00AC70B6">
        <w:rPr>
          <w:sz w:val="24"/>
          <w:szCs w:val="24"/>
        </w:rPr>
        <w:t>the release of Supernova-2.0.0</w:t>
      </w:r>
      <w:commentRangeEnd w:id="74"/>
      <w:r w:rsidR="006C2679">
        <w:rPr>
          <w:rStyle w:val="CommentReference"/>
        </w:rPr>
        <w:commentReference w:id="74"/>
      </w:r>
      <w:commentRangeEnd w:id="75"/>
      <w:r w:rsidR="000D02D6">
        <w:rPr>
          <w:rStyle w:val="CommentReference"/>
        </w:rPr>
        <w:commentReference w:id="75"/>
      </w:r>
      <w:commentRangeEnd w:id="76"/>
      <w:r w:rsidR="000D02D6">
        <w:rPr>
          <w:rStyle w:val="CommentReference"/>
        </w:rPr>
        <w:commentReference w:id="76"/>
      </w:r>
      <w:commentRangeEnd w:id="77"/>
      <w:r w:rsidR="007E0C55">
        <w:rPr>
          <w:rStyle w:val="CommentReference"/>
        </w:rPr>
        <w:commentReference w:id="77"/>
      </w:r>
      <w:ins w:id="81" w:author="John Thompson Davis" w:date="2022-07-25T10:02:00Z">
        <w:r w:rsidR="00194D9A">
          <w:rPr>
            <w:sz w:val="24"/>
            <w:szCs w:val="24"/>
          </w:rPr>
          <w:t>,</w:t>
        </w:r>
      </w:ins>
      <w:del w:id="82" w:author="John Thompson Davis" w:date="2022-07-25T10:02:00Z">
        <w:r w:rsidRPr="00AC70B6" w:rsidDel="00194D9A">
          <w:rPr>
            <w:sz w:val="24"/>
            <w:szCs w:val="24"/>
          </w:rPr>
          <w:delText>.</w:delText>
        </w:r>
      </w:del>
      <w:r w:rsidRPr="00AC70B6">
        <w:rPr>
          <w:sz w:val="24"/>
          <w:szCs w:val="24"/>
        </w:rPr>
        <w:t xml:space="preserve"> </w:t>
      </w:r>
      <w:ins w:id="83" w:author="John Thompson Davis" w:date="2022-07-25T10:03:00Z">
        <w:r w:rsidR="00194D9A">
          <w:rPr>
            <w:sz w:val="24"/>
            <w:szCs w:val="24"/>
          </w:rPr>
          <w:t>t</w:t>
        </w:r>
      </w:ins>
      <w:del w:id="84" w:author="John Thompson Davis" w:date="2022-07-25T10:02:00Z">
        <w:r w:rsidRPr="00AC70B6" w:rsidDel="00194D9A">
          <w:rPr>
            <w:sz w:val="24"/>
            <w:szCs w:val="24"/>
          </w:rPr>
          <w:delText>T</w:delText>
        </w:r>
      </w:del>
      <w:r w:rsidRPr="00AC70B6">
        <w:rPr>
          <w:sz w:val="24"/>
          <w:szCs w:val="24"/>
        </w:rPr>
        <w:t xml:space="preserve">he </w:t>
      </w:r>
      <w:del w:id="85" w:author="John Thompson Davis" w:date="2022-07-25T10:03:00Z">
        <w:r w:rsidRPr="00AC70B6" w:rsidDel="0054161D">
          <w:rPr>
            <w:sz w:val="24"/>
            <w:szCs w:val="24"/>
          </w:rPr>
          <w:delText xml:space="preserve">10X </w:delText>
        </w:r>
      </w:del>
      <w:r w:rsidRPr="00AC70B6">
        <w:rPr>
          <w:i/>
          <w:sz w:val="24"/>
          <w:szCs w:val="24"/>
        </w:rPr>
        <w:t>B</w:t>
      </w:r>
      <w:r>
        <w:rPr>
          <w:i/>
          <w:sz w:val="24"/>
          <w:szCs w:val="24"/>
        </w:rPr>
        <w:t>.</w:t>
      </w:r>
      <w:r w:rsidRPr="00AC70B6">
        <w:rPr>
          <w:i/>
          <w:sz w:val="24"/>
          <w:szCs w:val="24"/>
        </w:rPr>
        <w:t xml:space="preserve"> rapa</w:t>
      </w:r>
      <w:ins w:id="86" w:author="John Thompson Davis" w:date="2022-07-25T10:03:00Z">
        <w:r w:rsidR="0054161D">
          <w:rPr>
            <w:i/>
            <w:sz w:val="24"/>
            <w:szCs w:val="24"/>
          </w:rPr>
          <w:t xml:space="preserve"> </w:t>
        </w:r>
        <w:r w:rsidR="0054161D" w:rsidRPr="00AC70B6">
          <w:rPr>
            <w:sz w:val="24"/>
            <w:szCs w:val="24"/>
          </w:rPr>
          <w:t>10X</w:t>
        </w:r>
      </w:ins>
      <w:r w:rsidRPr="00AC70B6">
        <w:rPr>
          <w:i/>
          <w:sz w:val="24"/>
          <w:szCs w:val="24"/>
        </w:rPr>
        <w:t xml:space="preserve">, </w:t>
      </w:r>
      <w:del w:id="87" w:author="John Thompson Davis" w:date="2022-07-25T10:03:00Z">
        <w:r w:rsidRPr="00AC70B6" w:rsidDel="0054161D">
          <w:rPr>
            <w:sz w:val="24"/>
            <w:szCs w:val="24"/>
          </w:rPr>
          <w:delText>10X</w:delText>
        </w:r>
        <w:r w:rsidRPr="00AC70B6" w:rsidDel="0054161D">
          <w:rPr>
            <w:i/>
            <w:sz w:val="24"/>
            <w:szCs w:val="24"/>
          </w:rPr>
          <w:delText xml:space="preserve"> </w:delText>
        </w:r>
      </w:del>
      <w:r w:rsidRPr="00AC70B6">
        <w:rPr>
          <w:i/>
          <w:sz w:val="24"/>
          <w:szCs w:val="24"/>
        </w:rPr>
        <w:t>B</w:t>
      </w:r>
      <w:r>
        <w:rPr>
          <w:i/>
          <w:sz w:val="24"/>
          <w:szCs w:val="24"/>
        </w:rPr>
        <w:t>.</w:t>
      </w:r>
      <w:r w:rsidRPr="00AC70B6">
        <w:rPr>
          <w:i/>
          <w:sz w:val="24"/>
          <w:szCs w:val="24"/>
        </w:rPr>
        <w:t xml:space="preserve"> oleracea</w:t>
      </w:r>
      <w:ins w:id="88" w:author="John Thompson Davis" w:date="2022-07-25T10:03:00Z">
        <w:r w:rsidR="0054161D">
          <w:rPr>
            <w:i/>
            <w:sz w:val="24"/>
            <w:szCs w:val="24"/>
          </w:rPr>
          <w:t xml:space="preserve"> </w:t>
        </w:r>
        <w:r w:rsidR="0054161D" w:rsidRPr="00AC70B6">
          <w:rPr>
            <w:sz w:val="24"/>
            <w:szCs w:val="24"/>
          </w:rPr>
          <w:t>10X</w:t>
        </w:r>
      </w:ins>
      <w:r w:rsidRPr="00AC70B6">
        <w:rPr>
          <w:sz w:val="24"/>
          <w:szCs w:val="24"/>
        </w:rPr>
        <w:t xml:space="preserve">, and </w:t>
      </w:r>
      <w:del w:id="89" w:author="John Thompson Davis" w:date="2022-07-25T10:03:00Z">
        <w:r w:rsidRPr="00AC70B6" w:rsidDel="0054161D">
          <w:rPr>
            <w:sz w:val="24"/>
            <w:szCs w:val="24"/>
          </w:rPr>
          <w:delText xml:space="preserve">10X </w:delText>
        </w:r>
      </w:del>
      <w:r w:rsidRPr="00AC70B6">
        <w:rPr>
          <w:sz w:val="24"/>
          <w:szCs w:val="24"/>
        </w:rPr>
        <w:t>Da-Ae</w:t>
      </w:r>
      <w:ins w:id="90" w:author="John Thompson Davis" w:date="2022-07-25T10:03:00Z">
        <w:r w:rsidR="0054161D">
          <w:rPr>
            <w:sz w:val="24"/>
            <w:szCs w:val="24"/>
          </w:rPr>
          <w:t xml:space="preserve"> </w:t>
        </w:r>
        <w:r w:rsidR="0054161D" w:rsidRPr="00AC70B6">
          <w:rPr>
            <w:sz w:val="24"/>
            <w:szCs w:val="24"/>
          </w:rPr>
          <w:t>10X</w:t>
        </w:r>
      </w:ins>
      <w:r w:rsidRPr="00AC70B6">
        <w:rPr>
          <w:sz w:val="24"/>
          <w:szCs w:val="24"/>
        </w:rPr>
        <w:t xml:space="preserve"> Davis</w:t>
      </w:r>
      <w:r w:rsidRPr="00AC70B6">
        <w:rPr>
          <w:i/>
          <w:sz w:val="24"/>
          <w:szCs w:val="24"/>
        </w:rPr>
        <w:t xml:space="preserve"> </w:t>
      </w:r>
      <w:r w:rsidRPr="00AC70B6">
        <w:rPr>
          <w:sz w:val="24"/>
          <w:szCs w:val="24"/>
        </w:rPr>
        <w:t xml:space="preserve">reads were </w:t>
      </w:r>
      <w:ins w:id="91" w:author="John Thompson Davis" w:date="2022-07-25T10:03:00Z">
        <w:r w:rsidR="0054161D">
          <w:rPr>
            <w:sz w:val="24"/>
            <w:szCs w:val="24"/>
          </w:rPr>
          <w:t>each individually assembled</w:t>
        </w:r>
      </w:ins>
      <w:ins w:id="92" w:author="John Thompson Davis" w:date="2022-07-25T10:04:00Z">
        <w:r w:rsidR="0054161D">
          <w:rPr>
            <w:sz w:val="24"/>
            <w:szCs w:val="24"/>
          </w:rPr>
          <w:t xml:space="preserve"> using the newer programming</w:t>
        </w:r>
      </w:ins>
      <w:ins w:id="93" w:author="John Thompson Davis" w:date="2022-07-25T10:03:00Z">
        <w:r w:rsidR="0054161D">
          <w:rPr>
            <w:sz w:val="24"/>
            <w:szCs w:val="24"/>
          </w:rPr>
          <w:t xml:space="preserve">. </w:t>
        </w:r>
      </w:ins>
      <w:del w:id="94" w:author="John Thompson Davis" w:date="2022-07-25T10:03:00Z">
        <w:r w:rsidRPr="00AC70B6" w:rsidDel="0054161D">
          <w:rPr>
            <w:sz w:val="24"/>
            <w:szCs w:val="24"/>
          </w:rPr>
          <w:delText xml:space="preserve">used in this round of assembly. </w:delText>
        </w:r>
      </w:del>
      <w:del w:id="95" w:author="John Thompson Davis" w:date="2022-07-25T10:02:00Z">
        <w:r w:rsidRPr="00AC70B6" w:rsidDel="00194D9A">
          <w:rPr>
            <w:sz w:val="24"/>
            <w:szCs w:val="24"/>
          </w:rPr>
          <w:delText>The 10X Da-Ae Novogene reads were excluded due to having near identical assembly performance when compared to the 10X Da-Ae Davis read</w:delText>
        </w:r>
        <w:commentRangeEnd w:id="62"/>
        <w:r w:rsidR="006C2679" w:rsidDel="00194D9A">
          <w:rPr>
            <w:rStyle w:val="CommentReference"/>
          </w:rPr>
          <w:commentReference w:id="62"/>
        </w:r>
        <w:commentRangeEnd w:id="63"/>
        <w:r w:rsidR="002F13CC" w:rsidDel="00194D9A">
          <w:rPr>
            <w:rStyle w:val="CommentReference"/>
          </w:rPr>
          <w:commentReference w:id="63"/>
        </w:r>
        <w:r w:rsidRPr="00AC70B6" w:rsidDel="00194D9A">
          <w:rPr>
            <w:sz w:val="24"/>
            <w:szCs w:val="24"/>
          </w:rPr>
          <w:delText>s</w:delText>
        </w:r>
      </w:del>
      <w:ins w:id="96" w:author="john davis" w:date="2022-07-21T11:12:00Z">
        <w:del w:id="97" w:author="John Thompson Davis" w:date="2022-07-25T10:02:00Z">
          <w:r w:rsidR="000D02D6" w:rsidDel="00194D9A">
            <w:rPr>
              <w:sz w:val="24"/>
              <w:szCs w:val="24"/>
            </w:rPr>
            <w:delText xml:space="preserve"> in the initial round using Supernova v1.4.0</w:delText>
          </w:r>
        </w:del>
      </w:ins>
      <w:del w:id="98" w:author="John Thompson Davis" w:date="2022-07-25T10:02:00Z">
        <w:r w:rsidRPr="00AC70B6" w:rsidDel="00194D9A">
          <w:rPr>
            <w:sz w:val="24"/>
            <w:szCs w:val="24"/>
          </w:rPr>
          <w:delText xml:space="preserve">. </w:delText>
        </w:r>
      </w:del>
      <w:del w:id="99"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100" w:author="john davis" w:date="2022-06-30T15:41:00Z">
        <w:r w:rsidR="001721F0">
          <w:rPr>
            <w:sz w:val="24"/>
            <w:szCs w:val="24"/>
          </w:rPr>
          <w:t>T</w:t>
        </w:r>
      </w:ins>
      <w:del w:id="101" w:author="john davis" w:date="2022-06-30T15:41:00Z">
        <w:r w:rsidRPr="00AC70B6" w:rsidDel="001721F0">
          <w:rPr>
            <w:sz w:val="24"/>
            <w:szCs w:val="24"/>
          </w:rPr>
          <w:delText>t</w:delText>
        </w:r>
      </w:del>
      <w:r w:rsidRPr="00AC70B6">
        <w:rPr>
          <w:sz w:val="24"/>
          <w:szCs w:val="24"/>
        </w:rPr>
        <w: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del w:id="102" w:author="John Thompson Davis" w:date="2022-07-25T10:04:00Z">
        <w:r w:rsidRPr="00AC70B6" w:rsidDel="00147781">
          <w:rPr>
            <w:i/>
            <w:sz w:val="24"/>
            <w:szCs w:val="24"/>
          </w:rPr>
          <w:delText xml:space="preserve">B. napus, </w:delText>
        </w:r>
      </w:del>
      <w:r w:rsidRPr="00AC70B6">
        <w:rPr>
          <w:i/>
          <w:sz w:val="24"/>
          <w:szCs w:val="24"/>
        </w:rPr>
        <w:t>B. rapa,</w:t>
      </w:r>
      <w:del w:id="103" w:author="John Thompson Davis" w:date="2022-07-25T10:04:00Z">
        <w:r w:rsidRPr="00AC70B6" w:rsidDel="00147781">
          <w:rPr>
            <w:i/>
            <w:sz w:val="24"/>
            <w:szCs w:val="24"/>
          </w:rPr>
          <w:delText xml:space="preserve"> </w:delText>
        </w:r>
        <w:r w:rsidRPr="00AC70B6" w:rsidDel="00147781">
          <w:rPr>
            <w:sz w:val="24"/>
            <w:szCs w:val="24"/>
          </w:rPr>
          <w:delText>and</w:delText>
        </w:r>
      </w:del>
      <w:r w:rsidRPr="00AC70B6">
        <w:rPr>
          <w:i/>
          <w:sz w:val="24"/>
          <w:szCs w:val="24"/>
        </w:rPr>
        <w:t xml:space="preserve"> B. oleracea</w:t>
      </w:r>
      <w:ins w:id="104" w:author="John Thompson Davis" w:date="2022-07-25T10:04:00Z">
        <w:r w:rsidR="00147781">
          <w:rPr>
            <w:i/>
            <w:sz w:val="24"/>
            <w:szCs w:val="24"/>
          </w:rPr>
          <w:t>,</w:t>
        </w:r>
      </w:ins>
      <w:r w:rsidRPr="00AC70B6">
        <w:rPr>
          <w:i/>
          <w:sz w:val="24"/>
          <w:szCs w:val="24"/>
        </w:rPr>
        <w:t xml:space="preserve"> </w:t>
      </w:r>
      <w:ins w:id="105" w:author="John Thompson Davis" w:date="2022-07-25T10:04:00Z">
        <w:r w:rsidR="00147781">
          <w:rPr>
            <w:iCs/>
            <w:sz w:val="24"/>
            <w:szCs w:val="24"/>
          </w:rPr>
          <w:t xml:space="preserve">and </w:t>
        </w:r>
        <w:r w:rsidR="00147781" w:rsidRPr="00AC70B6">
          <w:rPr>
            <w:i/>
            <w:sz w:val="24"/>
            <w:szCs w:val="24"/>
          </w:rPr>
          <w:t xml:space="preserve">B. napus </w:t>
        </w:r>
      </w:ins>
      <w:r w:rsidRPr="00AC70B6">
        <w:rPr>
          <w:sz w:val="24"/>
          <w:szCs w:val="24"/>
        </w:rPr>
        <w:t xml:space="preserve">were </w:t>
      </w:r>
      <w:del w:id="106" w:author="John Thompson Davis" w:date="2022-07-25T10:04:00Z">
        <w:r w:rsidRPr="00AC70B6" w:rsidDel="00147781">
          <w:rPr>
            <w:sz w:val="24"/>
            <w:szCs w:val="24"/>
          </w:rPr>
          <w:delText>1</w:delText>
        </w:r>
        <w:r w:rsidDel="00147781">
          <w:rPr>
            <w:sz w:val="24"/>
            <w:szCs w:val="24"/>
          </w:rPr>
          <w:delText>.</w:delText>
        </w:r>
        <w:r w:rsidRPr="00AC70B6" w:rsidDel="00147781">
          <w:rPr>
            <w:sz w:val="24"/>
            <w:szCs w:val="24"/>
          </w:rPr>
          <w:delText>12</w:delText>
        </w:r>
        <w:r w:rsidDel="00147781">
          <w:rPr>
            <w:sz w:val="24"/>
            <w:szCs w:val="24"/>
          </w:rPr>
          <w:delText xml:space="preserve"> Gb</w:delText>
        </w:r>
        <w:r w:rsidRPr="00AC70B6" w:rsidDel="00147781">
          <w:rPr>
            <w:sz w:val="24"/>
            <w:szCs w:val="24"/>
          </w:rPr>
          <w:delText xml:space="preserve">, </w:delText>
        </w:r>
      </w:del>
      <w:r w:rsidRPr="00AC70B6">
        <w:rPr>
          <w:sz w:val="24"/>
          <w:szCs w:val="24"/>
        </w:rPr>
        <w:t>530</w:t>
      </w:r>
      <w:r>
        <w:rPr>
          <w:sz w:val="24"/>
          <w:szCs w:val="24"/>
        </w:rPr>
        <w:t xml:space="preserve"> Mb</w:t>
      </w:r>
      <w:r w:rsidRPr="00AC70B6">
        <w:rPr>
          <w:sz w:val="24"/>
          <w:szCs w:val="24"/>
        </w:rPr>
        <w:t>,</w:t>
      </w:r>
      <w:del w:id="107" w:author="John Thompson Davis" w:date="2022-07-25T10:04:00Z">
        <w:r w:rsidRPr="00AC70B6" w:rsidDel="00147781">
          <w:rPr>
            <w:sz w:val="24"/>
            <w:szCs w:val="24"/>
          </w:rPr>
          <w:delText xml:space="preserve"> and</w:delText>
        </w:r>
      </w:del>
      <w:r w:rsidRPr="00AC70B6">
        <w:rPr>
          <w:sz w:val="24"/>
          <w:szCs w:val="24"/>
        </w:rPr>
        <w:t xml:space="preserve"> 630 </w:t>
      </w:r>
      <w:r>
        <w:rPr>
          <w:sz w:val="24"/>
          <w:szCs w:val="24"/>
        </w:rPr>
        <w:t>Mb,</w:t>
      </w:r>
      <w:ins w:id="108" w:author="John Thompson Davis" w:date="2022-07-25T10:04:00Z">
        <w:r w:rsidR="00147781">
          <w:rPr>
            <w:sz w:val="24"/>
            <w:szCs w:val="24"/>
          </w:rPr>
          <w:t xml:space="preserve"> and </w:t>
        </w:r>
        <w:r w:rsidR="00147781" w:rsidRPr="00AC70B6">
          <w:rPr>
            <w:sz w:val="24"/>
            <w:szCs w:val="24"/>
          </w:rPr>
          <w:t>1</w:t>
        </w:r>
        <w:r w:rsidR="00147781">
          <w:rPr>
            <w:sz w:val="24"/>
            <w:szCs w:val="24"/>
          </w:rPr>
          <w:t>.</w:t>
        </w:r>
        <w:r w:rsidR="00147781" w:rsidRPr="00AC70B6">
          <w:rPr>
            <w:sz w:val="24"/>
            <w:szCs w:val="24"/>
          </w:rPr>
          <w:t>12</w:t>
        </w:r>
        <w:r w:rsidR="00147781">
          <w:rPr>
            <w:sz w:val="24"/>
            <w:szCs w:val="24"/>
          </w:rPr>
          <w:t xml:space="preserve"> Gb</w:t>
        </w:r>
      </w:ins>
      <w:r w:rsidRPr="00AC70B6">
        <w:rPr>
          <w:sz w:val="24"/>
          <w:szCs w:val="24"/>
        </w:rPr>
        <w:t xml:space="preserve"> </w:t>
      </w:r>
      <w:r w:rsidRPr="00AC70B6">
        <w:rPr>
          <w:sz w:val="24"/>
          <w:szCs w:val="24"/>
        </w:rPr>
        <w:lastRenderedPageBreak/>
        <w:t xml:space="preserve">respectively. </w:t>
      </w:r>
      <w:commentRangeStart w:id="109"/>
      <w:r w:rsidRPr="00AC70B6">
        <w:rPr>
          <w:sz w:val="24"/>
          <w:szCs w:val="24"/>
        </w:rPr>
        <w:t xml:space="preserve">These values were then </w:t>
      </w:r>
      <w:r>
        <w:rPr>
          <w:sz w:val="24"/>
          <w:szCs w:val="24"/>
        </w:rPr>
        <w:t>input</w:t>
      </w:r>
      <w:r w:rsidRPr="00AC70B6">
        <w:rPr>
          <w:sz w:val="24"/>
          <w:szCs w:val="24"/>
        </w:rPr>
        <w:t xml:space="preserve"> to Supernova-</w:t>
      </w:r>
      <w:commentRangeStart w:id="110"/>
      <w:commentRangeStart w:id="111"/>
      <w:r w:rsidRPr="00AC70B6">
        <w:rPr>
          <w:sz w:val="24"/>
          <w:szCs w:val="24"/>
        </w:rPr>
        <w:t>2.0.0</w:t>
      </w:r>
      <w:commentRangeEnd w:id="110"/>
      <w:r w:rsidR="006C2679">
        <w:rPr>
          <w:rStyle w:val="CommentReference"/>
        </w:rPr>
        <w:commentReference w:id="110"/>
      </w:r>
      <w:commentRangeEnd w:id="111"/>
      <w:r w:rsidR="00B901CF">
        <w:rPr>
          <w:rStyle w:val="CommentReference"/>
        </w:rPr>
        <w:commentReference w:id="111"/>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109"/>
      <w:r>
        <w:rPr>
          <w:rStyle w:val="CommentReference"/>
        </w:rPr>
        <w:commentReference w:id="109"/>
      </w:r>
      <w:r w:rsidRPr="00AC70B6">
        <w:rPr>
          <w:sz w:val="24"/>
          <w:szCs w:val="24"/>
        </w:rPr>
        <w:t xml:space="preserve"> Scaffolds from the</w:t>
      </w:r>
      <w:ins w:id="112" w:author="John Thompson Davis" w:date="2022-07-25T10:05:00Z">
        <w:r w:rsidR="00147781">
          <w:rPr>
            <w:sz w:val="24"/>
            <w:szCs w:val="24"/>
          </w:rPr>
          <w:t>se</w:t>
        </w:r>
      </w:ins>
      <w:r w:rsidRPr="00AC70B6">
        <w:rPr>
          <w:sz w:val="24"/>
          <w:szCs w:val="24"/>
        </w:rPr>
        <w:t xml:space="preserv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113"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114" w:author="john davis" w:date="2022-07-14T10:58:00Z">
        <w:r w:rsidRPr="005F4A48" w:rsidDel="00FA16D5">
          <w:rPr>
            <w:sz w:val="24"/>
            <w:szCs w:val="24"/>
          </w:rPr>
          <w:delText>Canu assembli</w:delText>
        </w:r>
        <w:r w:rsidR="00E04106" w:rsidDel="00FA16D5">
          <w:rPr>
            <w:sz w:val="24"/>
            <w:szCs w:val="24"/>
          </w:rPr>
          <w:delText>y</w:delText>
        </w:r>
      </w:del>
      <w:ins w:id="115"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116"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117"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118"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119"/>
      <w:commentRangeStart w:id="120"/>
      <w:r w:rsidRPr="005F4A48">
        <w:rPr>
          <w:sz w:val="24"/>
          <w:szCs w:val="24"/>
        </w:rPr>
        <w:t xml:space="preserve"> </w:t>
      </w:r>
      <w:del w:id="121" w:author="Julin Maloof" w:date="2022-07-19T13:20:00Z">
        <w:r w:rsidRPr="005F4A48" w:rsidDel="00D43315">
          <w:rPr>
            <w:sz w:val="24"/>
            <w:szCs w:val="24"/>
          </w:rPr>
          <w:delText xml:space="preserve">frequently </w:delText>
        </w:r>
      </w:del>
      <w:ins w:id="122"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123" w:author="Julin Maloof" w:date="2022-07-19T13:21:00Z">
        <w:r w:rsidRPr="005F4A48" w:rsidDel="00D43315">
          <w:rPr>
            <w:sz w:val="24"/>
            <w:szCs w:val="24"/>
          </w:rPr>
          <w:delText xml:space="preserve"> sequence</w:delText>
        </w:r>
        <w:commentRangeEnd w:id="119"/>
        <w:r w:rsidR="00BF0364" w:rsidDel="00D43315">
          <w:rPr>
            <w:rStyle w:val="CommentReference"/>
          </w:rPr>
          <w:commentReference w:id="119"/>
        </w:r>
        <w:commentRangeEnd w:id="120"/>
        <w:r w:rsidR="00A1412B" w:rsidDel="00D43315">
          <w:rPr>
            <w:rStyle w:val="CommentReference"/>
          </w:rPr>
          <w:commentReference w:id="120"/>
        </w:r>
      </w:del>
      <w:r w:rsidRPr="005F4A48">
        <w:rPr>
          <w:sz w:val="24"/>
          <w:szCs w:val="24"/>
        </w:rPr>
        <w:t xml:space="preserve">. The trimmed reads were then mapped </w:t>
      </w:r>
      <w:r w:rsidR="00E04106">
        <w:rPr>
          <w:sz w:val="24"/>
          <w:szCs w:val="24"/>
        </w:rPr>
        <w:t xml:space="preserve">to the </w:t>
      </w:r>
      <w:del w:id="124" w:author="john davis" w:date="2022-07-14T10:59:00Z">
        <w:r w:rsidRPr="005F4A48" w:rsidDel="00FA16D5">
          <w:rPr>
            <w:sz w:val="24"/>
            <w:szCs w:val="24"/>
          </w:rPr>
          <w:delText>Canu assembl</w:delText>
        </w:r>
        <w:r w:rsidR="00E04106" w:rsidDel="00FA16D5">
          <w:rPr>
            <w:sz w:val="24"/>
            <w:szCs w:val="24"/>
          </w:rPr>
          <w:delText>y</w:delText>
        </w:r>
      </w:del>
      <w:ins w:id="125"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12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127" w:author="john davis" w:date="2022-07-14T10:59:00Z">
        <w:r w:rsidDel="001A1EB0">
          <w:rPr>
            <w:sz w:val="24"/>
            <w:szCs w:val="24"/>
          </w:rPr>
          <w:delText>Canu assembly</w:delText>
        </w:r>
      </w:del>
      <w:ins w:id="128"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129" w:author="john davis" w:date="2022-06-30T15:42:00Z">
        <w:r w:rsidR="001721F0">
          <w:rPr>
            <w:sz w:val="24"/>
            <w:szCs w:val="24"/>
          </w:rPr>
          <w:t>ere</w:t>
        </w:r>
      </w:ins>
      <w:del w:id="130" w:author="john davis" w:date="2022-06-30T15:42:00Z">
        <w:r w:rsidR="003A5F85" w:rsidDel="001721F0">
          <w:rPr>
            <w:sz w:val="24"/>
            <w:szCs w:val="24"/>
          </w:rPr>
          <w:delText>as</w:delText>
        </w:r>
      </w:del>
      <w:r w:rsidRPr="005F4A48">
        <w:rPr>
          <w:sz w:val="24"/>
          <w:szCs w:val="24"/>
        </w:rPr>
        <w:t xml:space="preserve"> compared to the chromosomes of the publicly available </w:t>
      </w:r>
      <w:proofErr w:type="spellStart"/>
      <w:r w:rsidRPr="005F4A48">
        <w:rPr>
          <w:sz w:val="24"/>
          <w:szCs w:val="24"/>
        </w:rPr>
        <w:t>Darmor-bzh</w:t>
      </w:r>
      <w:proofErr w:type="spellEnd"/>
      <w:r w:rsidRPr="005F4A48">
        <w:rPr>
          <w:sz w:val="24"/>
          <w:szCs w:val="24"/>
        </w:rPr>
        <w:t xml:space="preserve"> </w:t>
      </w:r>
      <w:ins w:id="131" w:author="john davis" w:date="2022-06-30T15:43:00Z">
        <w:r w:rsidR="001721F0">
          <w:rPr>
            <w:sz w:val="24"/>
            <w:szCs w:val="24"/>
          </w:rPr>
          <w:t xml:space="preserve">v4.1 </w:t>
        </w:r>
      </w:ins>
      <w:del w:id="132" w:author="john davis" w:date="2022-06-30T15:43:00Z">
        <w:r w:rsidRPr="005F4A48" w:rsidDel="001721F0">
          <w:rPr>
            <w:sz w:val="24"/>
            <w:szCs w:val="24"/>
          </w:rPr>
          <w:delText>g</w:delText>
        </w:r>
      </w:del>
      <w:ins w:id="133" w:author="john davis" w:date="2022-06-30T15:43:00Z">
        <w:r w:rsidR="001721F0">
          <w:rPr>
            <w:sz w:val="24"/>
            <w:szCs w:val="24"/>
          </w:rPr>
          <w:t>g</w:t>
        </w:r>
      </w:ins>
      <w:r w:rsidRPr="005F4A48">
        <w:rPr>
          <w:sz w:val="24"/>
          <w:szCs w:val="24"/>
        </w:rPr>
        <w:t>enome</w:t>
      </w:r>
      <w:del w:id="134"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35"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w:t>
      </w:r>
      <w:ins w:id="136"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137"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138" w:author="john davis" w:date="2022-06-30T15:47:00Z">
        <w:r w:rsidR="000A653E">
          <w:rPr>
            <w:sz w:val="24"/>
            <w:szCs w:val="24"/>
          </w:rPr>
          <w:t>1</w:t>
        </w:r>
      </w:ins>
      <w:commentRangeStart w:id="139"/>
      <w:del w:id="140"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139"/>
      <w:r w:rsidR="003A5F85">
        <w:rPr>
          <w:rStyle w:val="CommentReference"/>
        </w:rPr>
        <w:commentReference w:id="139"/>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141" w:author="john davis" w:date="2022-07-14T10:59:00Z">
        <w:r w:rsidRPr="005F4A48" w:rsidDel="001A1EB0">
          <w:rPr>
            <w:i/>
            <w:sz w:val="24"/>
            <w:szCs w:val="24"/>
          </w:rPr>
          <w:delText>Canu Assembly</w:delText>
        </w:r>
      </w:del>
      <w:ins w:id="142"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w:t>
      </w:r>
      <w:ins w:id="14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44" w:author="john davis" w:date="2022-07-14T10:59:00Z">
        <w:r w:rsidRPr="005F4A48" w:rsidDel="001A1EB0">
          <w:rPr>
            <w:sz w:val="24"/>
            <w:szCs w:val="24"/>
          </w:rPr>
          <w:delText>Canu assembly</w:delText>
        </w:r>
      </w:del>
      <w:ins w:id="145"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46"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 xml:space="preserve">discrepancy in th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w:t>
      </w:r>
      <w:ins w:id="147"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48" w:author="john davis" w:date="2022-07-14T10:59:00Z">
        <w:r w:rsidRPr="005F4A48" w:rsidDel="001A1EB0">
          <w:rPr>
            <w:sz w:val="24"/>
            <w:szCs w:val="24"/>
          </w:rPr>
          <w:delText>Canu assembly</w:delText>
        </w:r>
      </w:del>
      <w:ins w:id="149" w:author="john davis" w:date="2022-07-14T10:59:00Z">
        <w:r w:rsidR="001A1EB0">
          <w:rPr>
            <w:sz w:val="24"/>
            <w:szCs w:val="24"/>
          </w:rPr>
          <w:t>Canu Da-Ae assembly</w:t>
        </w:r>
      </w:ins>
      <w:r w:rsidRPr="005F4A48">
        <w:rPr>
          <w:sz w:val="24"/>
          <w:szCs w:val="24"/>
        </w:rPr>
        <w:t xml:space="preserve">, the region of discrepancy was considered a likely error and altered to match </w:t>
      </w:r>
      <w:proofErr w:type="spellStart"/>
      <w:r w:rsidRPr="005F4A48">
        <w:rPr>
          <w:sz w:val="24"/>
          <w:szCs w:val="24"/>
        </w:rPr>
        <w:t>Darmor-bzh</w:t>
      </w:r>
      <w:proofErr w:type="spellEnd"/>
      <w:ins w:id="15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51" w:author="john davis" w:date="2022-07-14T10:45:00Z">
        <w:r w:rsidR="00A1412B">
          <w:rPr>
            <w:sz w:val="24"/>
            <w:szCs w:val="24"/>
          </w:rPr>
          <w:t>by</w:t>
        </w:r>
      </w:ins>
      <w:commentRangeStart w:id="152"/>
      <w:commentRangeStart w:id="153"/>
      <w:del w:id="154" w:author="john davis" w:date="2022-07-14T10:45:00Z">
        <w:r w:rsidRPr="005F4A48" w:rsidDel="00A1412B">
          <w:rPr>
            <w:sz w:val="24"/>
            <w:szCs w:val="24"/>
          </w:rPr>
          <w:delText>within</w:delText>
        </w:r>
      </w:del>
      <w:r w:rsidRPr="005F4A48">
        <w:rPr>
          <w:sz w:val="24"/>
          <w:szCs w:val="24"/>
        </w:rPr>
        <w:t xml:space="preserve"> </w:t>
      </w:r>
      <w:commentRangeEnd w:id="152"/>
      <w:r w:rsidR="00BF0364">
        <w:rPr>
          <w:rStyle w:val="CommentReference"/>
        </w:rPr>
        <w:commentReference w:id="152"/>
      </w:r>
      <w:commentRangeEnd w:id="153"/>
      <w:r w:rsidR="00A1412B">
        <w:rPr>
          <w:rStyle w:val="CommentReference"/>
        </w:rPr>
        <w:commentReference w:id="153"/>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55" w:author="john davis" w:date="2022-06-30T15:49:00Z">
        <w:r w:rsidR="00D854B6">
          <w:rPr>
            <w:sz w:val="24"/>
            <w:szCs w:val="24"/>
          </w:rPr>
          <w:t>2</w:t>
        </w:r>
      </w:ins>
      <w:del w:id="156"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57"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58"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59"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60"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61"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62"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63"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64"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with default parameters to generate the final GFF3 file. BUSCO scores for the final assembly were calculated to assess transcriptome completeness.</w:t>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5"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66"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67" w:author="john davis" w:date="2022-06-30T15:55:00Z">
        <w:r w:rsidRPr="005F4A48" w:rsidDel="00902513">
          <w:rPr>
            <w:sz w:val="24"/>
            <w:szCs w:val="24"/>
          </w:rPr>
          <w:delText xml:space="preserve">Annotation using MAKER was run in two rounds. </w:delText>
        </w:r>
      </w:del>
      <w:del w:id="168" w:author="john davis" w:date="2022-06-30T15:56:00Z">
        <w:r w:rsidRPr="005F4A48" w:rsidDel="00FE3793">
          <w:rPr>
            <w:sz w:val="24"/>
            <w:szCs w:val="24"/>
          </w:rPr>
          <w:delText xml:space="preserve">In order to speed up the annotation process, </w:delText>
        </w:r>
      </w:del>
      <w:del w:id="169" w:author="john davis" w:date="2022-06-30T15:55:00Z">
        <w:r w:rsidDel="00902513">
          <w:rPr>
            <w:sz w:val="24"/>
            <w:szCs w:val="24"/>
          </w:rPr>
          <w:delText>only</w:delText>
        </w:r>
      </w:del>
      <w:del w:id="170"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71"/>
        <w:commentRangeStart w:id="172"/>
        <w:commentRangeStart w:id="1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proofErr w:type="spellStart"/>
      <w:ins w:id="174" w:author="john davis" w:date="2022-06-30T15:58:00Z">
        <w:r w:rsidR="00FE3793">
          <w:rPr>
            <w:sz w:val="24"/>
            <w:szCs w:val="24"/>
          </w:rPr>
          <w:t>Darmor-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75" w:author="john davis" w:date="2022-06-30T15:58:00Z">
        <w:r w:rsidR="00FE3793">
          <w:rPr>
            <w:sz w:val="24"/>
            <w:szCs w:val="24"/>
          </w:rPr>
          <w:t xml:space="preserve">, </w:t>
        </w:r>
      </w:ins>
      <w:proofErr w:type="spellStart"/>
      <w:r w:rsidRPr="005F4A48">
        <w:rPr>
          <w:sz w:val="24"/>
          <w:szCs w:val="24"/>
        </w:rPr>
        <w:t>Darmor-bzh</w:t>
      </w:r>
      <w:proofErr w:type="spellEnd"/>
      <w:ins w:id="1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77" w:author="john davis" w:date="2022-06-30T15:57:00Z">
        <w:r w:rsidR="00FE3793">
          <w:rPr>
            <w:sz w:val="24"/>
            <w:szCs w:val="24"/>
          </w:rPr>
          <w:t xml:space="preserve">, </w:t>
        </w:r>
      </w:ins>
      <w:del w:id="178" w:author="john davis" w:date="2022-06-30T15:59:00Z">
        <w:r w:rsidRPr="005F4A48" w:rsidDel="00FE3793">
          <w:rPr>
            <w:sz w:val="24"/>
            <w:szCs w:val="24"/>
          </w:rPr>
          <w:delText xml:space="preserve">and </w:delText>
        </w:r>
      </w:del>
      <w:r w:rsidRPr="005F4A48">
        <w:rPr>
          <w:sz w:val="24"/>
          <w:szCs w:val="24"/>
        </w:rPr>
        <w:t xml:space="preserve">the </w:t>
      </w:r>
      <w:ins w:id="179" w:author="john davis" w:date="2022-06-30T15:58:00Z">
        <w:r w:rsidR="00FE3793">
          <w:rPr>
            <w:sz w:val="24"/>
            <w:szCs w:val="24"/>
          </w:rPr>
          <w:t xml:space="preserve">eight </w:t>
        </w:r>
        <w:r w:rsidR="00FE3793">
          <w:rPr>
            <w:i/>
            <w:iCs/>
            <w:sz w:val="24"/>
            <w:szCs w:val="24"/>
          </w:rPr>
          <w:t>B</w:t>
        </w:r>
      </w:ins>
      <w:ins w:id="1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82" w:author="john davis" w:date="2022-06-30T16:02:00Z">
        <w:r w:rsidR="008A7A6D" w:rsidRPr="008A7A6D">
          <w:rPr>
            <w:i/>
            <w:sz w:val="24"/>
            <w:szCs w:val="24"/>
            <w:rPrChange w:id="1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84" w:author="john davis" w:date="2022-06-30T16:03:00Z">
        <w:r w:rsidR="008A7A6D">
          <w:rPr>
            <w:iCs/>
            <w:sz w:val="24"/>
            <w:szCs w:val="24"/>
          </w:rPr>
          <w:t xml:space="preserve">assembly </w:t>
        </w:r>
      </w:ins>
      <w:ins w:id="185" w:author="john davis" w:date="2022-06-30T16:02:00Z">
        <w:r w:rsidR="008A7A6D">
          <w:rPr>
            <w:iCs/>
            <w:sz w:val="24"/>
            <w:szCs w:val="24"/>
          </w:rPr>
          <w:t xml:space="preserve">mentioned above </w:t>
        </w:r>
      </w:ins>
      <w:ins w:id="186" w:author="john davis" w:date="2022-06-30T16:03:00Z">
        <w:r w:rsidR="008A7A6D">
          <w:rPr>
            <w:iCs/>
            <w:sz w:val="24"/>
            <w:szCs w:val="24"/>
          </w:rPr>
          <w:t>along with</w:t>
        </w:r>
      </w:ins>
      <w:del w:id="187" w:author="john davis" w:date="2022-06-30T16:02:00Z">
        <w:r w:rsidRPr="008A7A6D" w:rsidDel="008A7A6D">
          <w:rPr>
            <w:iCs/>
            <w:sz w:val="24"/>
            <w:szCs w:val="24"/>
            <w:rPrChange w:id="188" w:author="john davis" w:date="2022-06-30T16:02:00Z">
              <w:rPr>
                <w:i/>
                <w:sz w:val="24"/>
                <w:szCs w:val="24"/>
              </w:rPr>
            </w:rPrChange>
          </w:rPr>
          <w:delText>B. napus,</w:delText>
        </w:r>
      </w:del>
      <w:r w:rsidRPr="005F4A48">
        <w:rPr>
          <w:i/>
          <w:sz w:val="24"/>
          <w:szCs w:val="24"/>
        </w:rPr>
        <w:t xml:space="preserve"> B. oleracea</w:t>
      </w:r>
      <w:ins w:id="1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91" w:author="john davis" w:date="2022-06-30T16:03:00Z">
        <w:r w:rsidR="008A7A6D">
          <w:rPr>
            <w:sz w:val="24"/>
            <w:szCs w:val="24"/>
          </w:rPr>
          <w:t xml:space="preserve"> gen</w:t>
        </w:r>
      </w:ins>
      <w:ins w:id="192" w:author="john davis" w:date="2022-06-30T16:04:00Z">
        <w:r w:rsidR="008A7A6D">
          <w:rPr>
            <w:sz w:val="24"/>
            <w:szCs w:val="24"/>
          </w:rPr>
          <w:t xml:space="preserve">oscope.cns.fr </w:t>
        </w:r>
      </w:ins>
      <w:del w:id="193" w:author="john davis" w:date="2022-06-30T16:04:00Z">
        <w:r w:rsidRPr="005F4A48" w:rsidDel="008A7A6D">
          <w:rPr>
            <w:sz w:val="24"/>
            <w:szCs w:val="24"/>
          </w:rPr>
          <w:delText xml:space="preserve"> </w:delText>
        </w:r>
      </w:del>
      <w:del w:id="194" w:author="john davis" w:date="2022-06-30T16:02:00Z">
        <w:r w:rsidRPr="005F4A48" w:rsidDel="008A7A6D">
          <w:rPr>
            <w:sz w:val="24"/>
            <w:szCs w:val="24"/>
          </w:rPr>
          <w:delText>BRAD</w:delText>
        </w:r>
      </w:del>
      <w:del w:id="1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71"/>
      <w:r w:rsidR="00E4283A">
        <w:rPr>
          <w:rStyle w:val="CommentReference"/>
        </w:rPr>
        <w:commentReference w:id="171"/>
      </w:r>
      <w:commentRangeEnd w:id="172"/>
      <w:r w:rsidR="00A1412B">
        <w:rPr>
          <w:rStyle w:val="CommentReference"/>
        </w:rPr>
        <w:commentReference w:id="172"/>
      </w:r>
      <w:commentRangeEnd w:id="173"/>
      <w:r w:rsidR="00A1412B">
        <w:rPr>
          <w:rStyle w:val="CommentReference"/>
        </w:rPr>
        <w:commentReference w:id="173"/>
      </w:r>
      <w:r w:rsidRPr="005F4A48">
        <w:rPr>
          <w:sz w:val="24"/>
          <w:szCs w:val="24"/>
        </w:rPr>
        <w:t xml:space="preserve"> </w:t>
      </w:r>
      <w:r>
        <w:rPr>
          <w:sz w:val="24"/>
          <w:szCs w:val="24"/>
        </w:rPr>
        <w:t xml:space="preserve">MAKER parameters that were modified included the following: </w:t>
      </w:r>
      <w:del w:id="197" w:author="john davis" w:date="2022-06-30T16:05:00Z">
        <w:r w:rsidRPr="005F4A48" w:rsidDel="008A7A6D">
          <w:rPr>
            <w:sz w:val="24"/>
            <w:szCs w:val="24"/>
          </w:rPr>
          <w:delText xml:space="preserve">Arabidopsis </w:delText>
        </w:r>
      </w:del>
      <w:ins w:id="198" w:author="john davis" w:date="2022-06-30T16:05:00Z">
        <w:r w:rsidR="008A7A6D">
          <w:rPr>
            <w:sz w:val="24"/>
            <w:szCs w:val="24"/>
          </w:rPr>
          <w:t xml:space="preserve">A custom Augustus gene </w:t>
        </w:r>
      </w:ins>
      <w:ins w:id="199" w:author="john davis" w:date="2022-06-30T16:06:00Z">
        <w:r w:rsidR="008A7A6D">
          <w:rPr>
            <w:sz w:val="24"/>
            <w:szCs w:val="24"/>
          </w:rPr>
          <w:t>prediction</w:t>
        </w:r>
      </w:ins>
      <w:ins w:id="200" w:author="john davis" w:date="2022-06-30T16:05:00Z">
        <w:r w:rsidR="008A7A6D">
          <w:rPr>
            <w:sz w:val="24"/>
            <w:szCs w:val="24"/>
          </w:rPr>
          <w:t xml:space="preserve"> spe</w:t>
        </w:r>
      </w:ins>
      <w:ins w:id="201" w:author="john davis" w:date="2022-06-30T16:06:00Z">
        <w:r w:rsidR="008A7A6D">
          <w:rPr>
            <w:sz w:val="24"/>
            <w:szCs w:val="24"/>
          </w:rPr>
          <w:t>cies model</w:t>
        </w:r>
      </w:ins>
      <w:ins w:id="202" w:author="john davis" w:date="2022-06-30T16:05:00Z">
        <w:r w:rsidR="008A7A6D" w:rsidRPr="005F4A48">
          <w:rPr>
            <w:sz w:val="24"/>
            <w:szCs w:val="24"/>
          </w:rPr>
          <w:t xml:space="preserve"> </w:t>
        </w:r>
      </w:ins>
      <w:ins w:id="203" w:author="john davis" w:date="2022-06-30T16:06:00Z">
        <w:r w:rsidR="00CC74E9">
          <w:rPr>
            <w:sz w:val="24"/>
            <w:szCs w:val="24"/>
          </w:rPr>
          <w:lastRenderedPageBreak/>
          <w:t>of Da-Ae created using BUSCO v</w:t>
        </w:r>
      </w:ins>
      <w:ins w:id="204" w:author="john davis" w:date="2022-06-30T16:07:00Z">
        <w:r w:rsidR="00CC74E9">
          <w:rPr>
            <w:sz w:val="24"/>
            <w:szCs w:val="24"/>
          </w:rPr>
          <w:t xml:space="preserve">3.0.2 </w:t>
        </w:r>
      </w:ins>
      <w:ins w:id="2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206" w:author="john davis" w:date="2022-06-30T16:08:00Z"/>
          <w:sz w:val="24"/>
          <w:szCs w:val="24"/>
        </w:rPr>
      </w:pPr>
      <w:del w:id="2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208" w:author="john davis" w:date="2022-06-29T14:40:00Z">
        <w:r w:rsidDel="003B6FD3">
          <w:rPr>
            <w:rFonts w:ascii="Calibri" w:hAnsi="Calibri" w:cs="Calibri"/>
            <w:sz w:val="24"/>
            <w:szCs w:val="24"/>
          </w:rPr>
          <w:delText>(Hall 2014)</w:delText>
        </w:r>
      </w:del>
      <w:del w:id="2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210" w:author="john davis" w:date="2022-06-29T14:40:00Z">
        <w:r w:rsidDel="003B6FD3">
          <w:rPr>
            <w:rFonts w:ascii="Calibri" w:hAnsi="Calibri" w:cs="Calibri"/>
            <w:sz w:val="24"/>
            <w:szCs w:val="24"/>
          </w:rPr>
          <w:delText>(Korf 2004)</w:delText>
        </w:r>
      </w:del>
      <w:del w:id="2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2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213" w:author="john davis" w:date="2022-06-30T16:10:00Z">
        <w:r w:rsidR="00241A02">
          <w:rPr>
            <w:sz w:val="24"/>
            <w:szCs w:val="24"/>
          </w:rPr>
          <w:t>, the suffix “</w:t>
        </w:r>
        <w:proofErr w:type="spellStart"/>
        <w:r w:rsidR="00241A02">
          <w:rPr>
            <w:sz w:val="24"/>
            <w:szCs w:val="24"/>
          </w:rPr>
          <w:t>DaAe</w:t>
        </w:r>
        <w:proofErr w:type="spellEnd"/>
        <w:r w:rsidR="00241A02">
          <w:rPr>
            <w:sz w:val="24"/>
            <w:szCs w:val="24"/>
          </w:rPr>
          <w:t>”,</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2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215" w:author="john davis" w:date="2022-07-14T10:46:00Z">
        <w:r w:rsidR="00A1412B">
          <w:rPr>
            <w:sz w:val="24"/>
            <w:szCs w:val="24"/>
          </w:rPr>
          <w:t>region</w:t>
        </w:r>
      </w:ins>
      <w:commentRangeStart w:id="216"/>
      <w:commentRangeStart w:id="217"/>
      <w:del w:id="218" w:author="john davis" w:date="2022-07-14T10:46:00Z">
        <w:r w:rsidRPr="005F4A48" w:rsidDel="00A1412B">
          <w:rPr>
            <w:sz w:val="24"/>
            <w:szCs w:val="24"/>
          </w:rPr>
          <w:delText>gene</w:delText>
        </w:r>
      </w:del>
      <w:r w:rsidRPr="005F4A48">
        <w:rPr>
          <w:sz w:val="24"/>
          <w:szCs w:val="24"/>
        </w:rPr>
        <w:t xml:space="preserve"> </w:t>
      </w:r>
      <w:commentRangeEnd w:id="216"/>
      <w:r w:rsidR="00BF0364">
        <w:rPr>
          <w:rStyle w:val="CommentReference"/>
        </w:rPr>
        <w:commentReference w:id="216"/>
      </w:r>
      <w:commentRangeEnd w:id="217"/>
      <w:r w:rsidR="00A1412B">
        <w:rPr>
          <w:rStyle w:val="CommentReference"/>
        </w:rPr>
        <w:commentReference w:id="217"/>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219" w:author="john davis" w:date="2022-07-14T10:46:00Z">
        <w:r w:rsidR="00A1412B">
          <w:rPr>
            <w:sz w:val="24"/>
            <w:szCs w:val="24"/>
          </w:rPr>
          <w:t>region</w:t>
        </w:r>
      </w:ins>
      <w:del w:id="220"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221" w:author="john davis" w:date="2022-06-30T16:11:00Z">
        <w:r w:rsidR="00A03CBF">
          <w:rPr>
            <w:sz w:val="24"/>
            <w:szCs w:val="24"/>
          </w:rPr>
          <w:t xml:space="preserve">the </w:t>
        </w:r>
      </w:ins>
      <w:r w:rsidRPr="005F4A48">
        <w:rPr>
          <w:sz w:val="24"/>
          <w:szCs w:val="24"/>
        </w:rPr>
        <w:t xml:space="preserve">diploid genomes of Da-Ae, </w:t>
      </w:r>
      <w:proofErr w:type="spellStart"/>
      <w:r w:rsidRPr="005F4A48">
        <w:rPr>
          <w:sz w:val="24"/>
          <w:szCs w:val="24"/>
        </w:rPr>
        <w:t>Darmor-bzh</w:t>
      </w:r>
      <w:proofErr w:type="spellEnd"/>
      <w:ins w:id="222" w:author="john davis" w:date="2022-06-30T16:10:00Z">
        <w:r w:rsidR="001D2D5D">
          <w:rPr>
            <w:sz w:val="24"/>
            <w:szCs w:val="24"/>
          </w:rPr>
          <w:t xml:space="preserve"> v10</w:t>
        </w:r>
      </w:ins>
      <w:r w:rsidRPr="005F4A48">
        <w:rPr>
          <w:sz w:val="24"/>
          <w:szCs w:val="24"/>
        </w:rPr>
        <w:t xml:space="preserve">, </w:t>
      </w:r>
      <w:del w:id="223" w:author="john davis" w:date="2022-06-30T16:10:00Z">
        <w:r w:rsidRPr="005F4A48" w:rsidDel="001D2D5D">
          <w:rPr>
            <w:sz w:val="24"/>
            <w:szCs w:val="24"/>
          </w:rPr>
          <w:delText>Tapidor</w:delText>
        </w:r>
      </w:del>
      <w:ins w:id="224" w:author="john davis" w:date="2022-06-30T16:10:00Z">
        <w:r w:rsidR="001D2D5D">
          <w:rPr>
            <w:sz w:val="24"/>
            <w:szCs w:val="24"/>
          </w:rPr>
          <w:t>ZS</w:t>
        </w:r>
      </w:ins>
      <w:ins w:id="2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226" w:author="john davis" w:date="2022-06-30T16:11:00Z">
        <w:r w:rsidR="00A03CBF">
          <w:rPr>
            <w:sz w:val="24"/>
            <w:szCs w:val="24"/>
          </w:rPr>
          <w:t xml:space="preserve">BLASTP. </w:t>
        </w:r>
      </w:ins>
      <w:commentRangeStart w:id="227"/>
      <w:del w:id="2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229" w:author="john davis" w:date="2022-06-29T14:41:00Z">
        <w:r w:rsidRPr="009E0AB3" w:rsidDel="003B6FD3">
          <w:rPr>
            <w:rFonts w:ascii="Calibri" w:hAnsi="Calibri" w:cs="Calibri"/>
            <w:sz w:val="24"/>
          </w:rPr>
          <w:delText>(“jcvi: JCVI utility libraries | Zenodo”)</w:delText>
        </w:r>
      </w:del>
      <w:del w:id="230" w:author="john davis" w:date="2022-06-30T16:11:00Z">
        <w:r w:rsidRPr="005F4A48" w:rsidDel="00A03CBF">
          <w:rPr>
            <w:sz w:val="24"/>
            <w:szCs w:val="24"/>
          </w:rPr>
          <w:delText>.</w:delText>
        </w:r>
        <w:commentRangeEnd w:id="227"/>
        <w:r w:rsidR="00E4283A" w:rsidDel="00A03CBF">
          <w:rPr>
            <w:rStyle w:val="CommentReference"/>
          </w:rPr>
          <w:commentReference w:id="2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231"/>
      <w:commentRangeStart w:id="232"/>
      <w:r w:rsidRPr="005F4A48">
        <w:rPr>
          <w:sz w:val="24"/>
          <w:szCs w:val="24"/>
        </w:rPr>
        <w:t>.</w:t>
      </w:r>
      <w:commentRangeEnd w:id="231"/>
      <w:r>
        <w:rPr>
          <w:rStyle w:val="CommentReference"/>
        </w:rPr>
        <w:commentReference w:id="231"/>
      </w:r>
      <w:commentRangeEnd w:id="232"/>
      <w:r>
        <w:rPr>
          <w:rStyle w:val="CommentReference"/>
        </w:rPr>
        <w:commentReference w:id="232"/>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w:t>
      </w:r>
      <w:proofErr w:type="spellStart"/>
      <w:r w:rsidRPr="005F4A48">
        <w:rPr>
          <w:sz w:val="24"/>
          <w:szCs w:val="24"/>
        </w:rPr>
        <w:t>Darmor-bzh</w:t>
      </w:r>
      <w:proofErr w:type="spellEnd"/>
      <w:ins w:id="233" w:author="john davis" w:date="2022-06-30T16:12:00Z">
        <w:r w:rsidR="004F1A34">
          <w:rPr>
            <w:sz w:val="24"/>
            <w:szCs w:val="24"/>
          </w:rPr>
          <w:t xml:space="preserve"> v10</w:t>
        </w:r>
      </w:ins>
      <w:ins w:id="2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2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2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37" w:author="john davis" w:date="2022-06-30T16:12:00Z">
        <w:r w:rsidRPr="005F4A48" w:rsidDel="004F1A34">
          <w:rPr>
            <w:sz w:val="24"/>
            <w:szCs w:val="24"/>
          </w:rPr>
          <w:delText>Tapidor</w:delText>
        </w:r>
        <w:r w:rsidDel="004F1A34">
          <w:rPr>
            <w:sz w:val="24"/>
            <w:szCs w:val="24"/>
          </w:rPr>
          <w:delText xml:space="preserve"> </w:delText>
        </w:r>
      </w:del>
      <w:ins w:id="2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2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2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241" w:author="Julin Maloof" w:date="2022-07-07T15:08:00Z">
        <w:r w:rsidRPr="005F4A48" w:rsidDel="00BF0364">
          <w:rPr>
            <w:sz w:val="24"/>
            <w:szCs w:val="24"/>
          </w:rPr>
          <w:delText>inhibited by</w:delText>
        </w:r>
      </w:del>
      <w:ins w:id="242" w:author="Julin Maloof" w:date="2022-07-07T15:08:00Z">
        <w:r w:rsidR="00BF0364">
          <w:rPr>
            <w:sz w:val="24"/>
            <w:szCs w:val="24"/>
          </w:rPr>
          <w:t>not possible because</w:t>
        </w:r>
      </w:ins>
      <w:r w:rsidRPr="005F4A48">
        <w:rPr>
          <w:sz w:val="24"/>
          <w:szCs w:val="24"/>
        </w:rPr>
        <w:t xml:space="preserve"> the assembler program </w:t>
      </w:r>
      <w:del w:id="243" w:author="Julin Maloof" w:date="2022-07-07T15:08:00Z">
        <w:r w:rsidRPr="005F4A48" w:rsidDel="00BF0364">
          <w:rPr>
            <w:sz w:val="24"/>
            <w:szCs w:val="24"/>
          </w:rPr>
          <w:delText xml:space="preserve">creating </w:delText>
        </w:r>
      </w:del>
      <w:ins w:id="2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45"/>
      <w:r>
        <w:rPr>
          <w:sz w:val="24"/>
          <w:szCs w:val="24"/>
        </w:rPr>
        <w:t>To look for homoeologous exchange at the gene level,</w:t>
      </w:r>
      <w:r w:rsidRPr="005F4A48">
        <w:rPr>
          <w:sz w:val="24"/>
          <w:szCs w:val="24"/>
        </w:rPr>
        <w:t xml:space="preserve"> </w:t>
      </w:r>
      <w:del w:id="246" w:author="john davis" w:date="2022-06-30T16:16:00Z">
        <w:r w:rsidRPr="005F4A48" w:rsidDel="004C061C">
          <w:rPr>
            <w:sz w:val="24"/>
            <w:szCs w:val="24"/>
          </w:rPr>
          <w:delText xml:space="preserve">annotations </w:delText>
        </w:r>
      </w:del>
      <w:ins w:id="2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48" w:author="john davis" w:date="2022-06-30T16:16:00Z">
        <w:r w:rsidRPr="005F4A48" w:rsidDel="004C061C">
          <w:rPr>
            <w:sz w:val="24"/>
            <w:szCs w:val="24"/>
          </w:rPr>
          <w:delText>of</w:delText>
        </w:r>
      </w:del>
      <w:r w:rsidRPr="005F4A48">
        <w:rPr>
          <w:sz w:val="24"/>
          <w:szCs w:val="24"/>
        </w:rPr>
        <w:t xml:space="preserve"> Da-Ae, </w:t>
      </w:r>
      <w:proofErr w:type="spellStart"/>
      <w:r w:rsidRPr="005F4A48">
        <w:rPr>
          <w:sz w:val="24"/>
          <w:szCs w:val="24"/>
        </w:rPr>
        <w:t>Darmor-bzh</w:t>
      </w:r>
      <w:proofErr w:type="spellEnd"/>
      <w:ins w:id="2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50" w:author="john davis" w:date="2022-06-30T16:14:00Z">
        <w:r w:rsidRPr="005F4A48" w:rsidDel="004F1A34">
          <w:rPr>
            <w:sz w:val="24"/>
            <w:szCs w:val="24"/>
          </w:rPr>
          <w:delText>Tapidor</w:delText>
        </w:r>
      </w:del>
      <w:ins w:id="251" w:author="john davis" w:date="2022-06-30T16:14:00Z">
        <w:r w:rsidR="004F1A34">
          <w:rPr>
            <w:sz w:val="24"/>
            <w:szCs w:val="24"/>
          </w:rPr>
          <w:t>ZS11</w:t>
        </w:r>
      </w:ins>
      <w:del w:id="252" w:author="john davis" w:date="2022-06-30T16:14:00Z">
        <w:r w:rsidDel="004F1A34">
          <w:rPr>
            <w:sz w:val="24"/>
            <w:szCs w:val="24"/>
          </w:rPr>
          <w:delText>,</w:delText>
        </w:r>
      </w:del>
      <w:r>
        <w:rPr>
          <w:sz w:val="24"/>
          <w:szCs w:val="24"/>
        </w:rPr>
        <w:t xml:space="preserve"> </w:t>
      </w:r>
      <w:commentRangeEnd w:id="245"/>
      <w:r w:rsidR="00E4283A">
        <w:rPr>
          <w:rStyle w:val="CommentReference"/>
        </w:rPr>
        <w:commentReference w:id="245"/>
      </w:r>
      <w:r w:rsidRPr="005F4A48">
        <w:rPr>
          <w:sz w:val="24"/>
          <w:szCs w:val="24"/>
        </w:rPr>
        <w:t xml:space="preserve">were used. </w:t>
      </w:r>
      <w:ins w:id="253" w:author="john davis" w:date="2022-06-30T16:16:00Z">
        <w:r w:rsidR="00FD3BF9">
          <w:rPr>
            <w:sz w:val="24"/>
            <w:szCs w:val="24"/>
          </w:rPr>
          <w:t>The p</w:t>
        </w:r>
      </w:ins>
      <w:ins w:id="254" w:author="john davis" w:date="2022-06-30T16:15:00Z">
        <w:r w:rsidR="004F1A34">
          <w:rPr>
            <w:sz w:val="24"/>
            <w:szCs w:val="24"/>
          </w:rPr>
          <w:t>rotein</w:t>
        </w:r>
      </w:ins>
      <w:del w:id="255" w:author="john davis" w:date="2022-06-30T16:15:00Z">
        <w:r w:rsidRPr="005F4A48" w:rsidDel="004F1A34">
          <w:rPr>
            <w:sz w:val="24"/>
            <w:szCs w:val="24"/>
          </w:rPr>
          <w:delText>CDS</w:delText>
        </w:r>
      </w:del>
      <w:r w:rsidRPr="005F4A48">
        <w:rPr>
          <w:sz w:val="24"/>
          <w:szCs w:val="24"/>
        </w:rPr>
        <w:t xml:space="preserve"> sequences </w:t>
      </w:r>
      <w:ins w:id="2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57" w:author="john davis" w:date="2022-06-30T16:17:00Z">
        <w:r w:rsidR="00FD3BF9">
          <w:rPr>
            <w:sz w:val="24"/>
            <w:szCs w:val="24"/>
          </w:rPr>
          <w:t xml:space="preserve">ies </w:t>
        </w:r>
      </w:ins>
      <w:del w:id="2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61" w:author="john davis" w:date="2022-06-29T14:42:00Z">
        <w:r w:rsidRPr="009E0AB3" w:rsidDel="003F3355">
          <w:rPr>
            <w:rFonts w:ascii="Calibri" w:hAnsi="Calibri" w:cs="Calibri"/>
            <w:sz w:val="24"/>
          </w:rPr>
          <w:delText>(“jcvi: JCVI utility libraries | Zenodo”)</w:delText>
        </w:r>
      </w:del>
      <w:del w:id="2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63"/>
        <w:r w:rsidR="00E4283A" w:rsidDel="004F1A34">
          <w:rPr>
            <w:rStyle w:val="CommentReference"/>
          </w:rPr>
          <w:commentReference w:id="2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64" w:author="Julin Maloof" w:date="2022-07-07T15:10:00Z">
        <w:r w:rsidRPr="005F4A48" w:rsidDel="00066863">
          <w:rPr>
            <w:sz w:val="24"/>
            <w:szCs w:val="24"/>
          </w:rPr>
          <w:delText xml:space="preserve">into </w:delText>
        </w:r>
      </w:del>
      <w:ins w:id="2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67" w:author="Julin Maloof" w:date="2022-07-07T15:10:00Z">
        <w:r w:rsidR="00066863">
          <w:rPr>
            <w:sz w:val="24"/>
            <w:szCs w:val="24"/>
          </w:rPr>
          <w:t xml:space="preserve"> of origin</w:t>
        </w:r>
      </w:ins>
      <w:del w:id="268" w:author="Julin Maloof" w:date="2022-07-07T15:10:00Z">
        <w:r w:rsidRPr="005F4A48" w:rsidDel="00066863">
          <w:rPr>
            <w:sz w:val="24"/>
            <w:szCs w:val="24"/>
          </w:rPr>
          <w:delText>s</w:delText>
        </w:r>
      </w:del>
      <w:r w:rsidRPr="005F4A48">
        <w:rPr>
          <w:sz w:val="24"/>
          <w:szCs w:val="24"/>
        </w:rPr>
        <w:t xml:space="preserve">, A </w:t>
      </w:r>
      <w:del w:id="269" w:author="Julin Maloof" w:date="2022-07-07T15:10:00Z">
        <w:r w:rsidRPr="005F4A48" w:rsidDel="00066863">
          <w:rPr>
            <w:sz w:val="24"/>
            <w:szCs w:val="24"/>
          </w:rPr>
          <w:delText xml:space="preserve">and </w:delText>
        </w:r>
      </w:del>
      <w:ins w:id="270" w:author="Julin Maloof" w:date="2022-07-07T15:10:00Z">
        <w:r w:rsidR="00066863">
          <w:rPr>
            <w:sz w:val="24"/>
            <w:szCs w:val="24"/>
          </w:rPr>
          <w:t>or</w:t>
        </w:r>
        <w:r w:rsidR="00066863" w:rsidRPr="005F4A48">
          <w:rPr>
            <w:sz w:val="24"/>
            <w:szCs w:val="24"/>
          </w:rPr>
          <w:t xml:space="preserve"> </w:t>
        </w:r>
      </w:ins>
      <w:r w:rsidRPr="005F4A48">
        <w:rPr>
          <w:sz w:val="24"/>
          <w:szCs w:val="24"/>
        </w:rPr>
        <w:t>C</w:t>
      </w:r>
      <w:ins w:id="271" w:author="john davis" w:date="2022-06-30T16:17:00Z">
        <w:r w:rsidR="00FD3BF9">
          <w:rPr>
            <w:sz w:val="24"/>
            <w:szCs w:val="24"/>
          </w:rPr>
          <w:t xml:space="preserve">. </w:t>
        </w:r>
      </w:ins>
      <w:del w:id="272"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73"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74" w:author="john davis" w:date="2022-07-14T10:54:00Z">
        <w:r w:rsidR="00FA16D5">
          <w:rPr>
            <w:sz w:val="24"/>
            <w:szCs w:val="24"/>
          </w:rPr>
          <w:t>s</w:t>
        </w:r>
      </w:ins>
      <w:r w:rsidRPr="005F4A48">
        <w:rPr>
          <w:sz w:val="24"/>
          <w:szCs w:val="24"/>
        </w:rPr>
        <w:t xml:space="preserve">, </w:t>
      </w:r>
      <w:ins w:id="275" w:author="john davis" w:date="2022-06-30T16:17:00Z">
        <w:r w:rsidR="00FD3BF9">
          <w:rPr>
            <w:sz w:val="24"/>
            <w:szCs w:val="24"/>
          </w:rPr>
          <w:t xml:space="preserve">BLASTP </w:t>
        </w:r>
      </w:ins>
      <w:del w:id="276"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77"/>
      <w:r w:rsidRPr="009E2C62">
        <w:rPr>
          <w:sz w:val="24"/>
          <w:szCs w:val="24"/>
        </w:rPr>
        <w:t>)</w:t>
      </w:r>
      <w:ins w:id="278" w:author="john davis" w:date="2022-06-30T16:18:00Z">
        <w:r w:rsidR="00FD3BF9">
          <w:rPr>
            <w:sz w:val="24"/>
            <w:szCs w:val="24"/>
          </w:rPr>
          <w:t>.</w:t>
        </w:r>
        <w:r w:rsidR="00FD3BF9" w:rsidRPr="00FD3BF9">
          <w:rPr>
            <w:i/>
            <w:iCs/>
            <w:sz w:val="24"/>
            <w:szCs w:val="24"/>
          </w:rPr>
          <w:t xml:space="preserve"> </w:t>
        </w:r>
      </w:ins>
      <w:moveToRangeStart w:id="279" w:author="john davis" w:date="2022-06-30T16:18:00Z" w:name="move107498354"/>
      <w:moveTo w:id="280"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81"/>
        <w:r w:rsidR="00FD3BF9" w:rsidRPr="005F4A48">
          <w:rPr>
            <w:sz w:val="24"/>
            <w:szCs w:val="24"/>
          </w:rPr>
          <w:t xml:space="preserve">of </w:t>
        </w:r>
        <w:commentRangeStart w:id="282"/>
        <w:commentRangeStart w:id="283"/>
        <w:commentRangeStart w:id="284"/>
        <w:commentRangeStart w:id="285"/>
        <w:commentRangeStart w:id="286"/>
        <w:r w:rsidR="00FD3BF9" w:rsidRPr="005F4A48">
          <w:rPr>
            <w:sz w:val="24"/>
            <w:szCs w:val="24"/>
          </w:rPr>
          <w:t xml:space="preserve">16 </w:t>
        </w:r>
      </w:moveTo>
      <w:commentRangeEnd w:id="282"/>
      <w:r w:rsidR="00043414">
        <w:rPr>
          <w:rStyle w:val="CommentReference"/>
        </w:rPr>
        <w:commentReference w:id="282"/>
      </w:r>
      <w:commentRangeEnd w:id="283"/>
      <w:r w:rsidR="00043414">
        <w:rPr>
          <w:rStyle w:val="CommentReference"/>
        </w:rPr>
        <w:commentReference w:id="283"/>
      </w:r>
      <w:commentRangeEnd w:id="284"/>
      <w:r w:rsidR="00D9521E">
        <w:rPr>
          <w:rStyle w:val="CommentReference"/>
        </w:rPr>
        <w:commentReference w:id="284"/>
      </w:r>
      <w:commentRangeEnd w:id="285"/>
      <w:r w:rsidR="00D9521E">
        <w:rPr>
          <w:rStyle w:val="CommentReference"/>
        </w:rPr>
        <w:commentReference w:id="285"/>
      </w:r>
      <w:commentRangeEnd w:id="286"/>
      <w:r w:rsidR="00D43315">
        <w:rPr>
          <w:rStyle w:val="CommentReference"/>
        </w:rPr>
        <w:commentReference w:id="286"/>
      </w:r>
      <w:moveTo w:id="287" w:author="john davis" w:date="2022-06-30T16:18:00Z">
        <w:r w:rsidR="00FD3BF9" w:rsidRPr="005F4A48">
          <w:rPr>
            <w:sz w:val="24"/>
            <w:szCs w:val="24"/>
          </w:rPr>
          <w:t>alignments</w:t>
        </w:r>
        <w:commentRangeEnd w:id="281"/>
        <w:r w:rsidR="00FD3BF9">
          <w:rPr>
            <w:rStyle w:val="CommentReference"/>
          </w:rPr>
          <w:commentReference w:id="281"/>
        </w:r>
        <w:r w:rsidR="00FD3BF9" w:rsidRPr="005F4A48">
          <w:rPr>
            <w:sz w:val="24"/>
            <w:szCs w:val="24"/>
          </w:rPr>
          <w:t>.</w:t>
        </w:r>
        <w:r w:rsidR="00FD3BF9">
          <w:rPr>
            <w:sz w:val="24"/>
            <w:szCs w:val="24"/>
          </w:rPr>
          <w:t xml:space="preserve"> </w:t>
        </w:r>
      </w:moveTo>
      <w:moveToRangeEnd w:id="279"/>
      <w:ins w:id="288" w:author="john davis" w:date="2022-06-30T16:18:00Z">
        <w:r w:rsidR="00FD3BF9">
          <w:rPr>
            <w:sz w:val="24"/>
            <w:szCs w:val="24"/>
          </w:rPr>
          <w:t xml:space="preserve"> </w:t>
        </w:r>
      </w:ins>
      <w:del w:id="28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90" w:author="john davis" w:date="2022-06-30T16:18:00Z">
        <w:r w:rsidR="00FD3BF9" w:rsidRPr="00FD3BF9" w:rsidDel="00FD3BF9">
          <w:rPr>
            <w:rFonts w:ascii="Calibri" w:hAnsi="Calibri" w:cs="Calibri"/>
            <w:sz w:val="24"/>
          </w:rPr>
          <w:delText>13</w:delText>
        </w:r>
      </w:del>
      <w:del w:id="29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92" w:author="john davis" w:date="2022-06-30T16:20:00Z">
        <w:r w:rsidR="00FD3BF9">
          <w:rPr>
            <w:sz w:val="24"/>
            <w:szCs w:val="24"/>
          </w:rPr>
          <w:t>The</w:t>
        </w:r>
      </w:ins>
      <w:del w:id="29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94" w:author="john davis" w:date="2022-06-30T16:19:00Z">
        <w:r w:rsidRPr="005F4A48" w:rsidDel="00FD3BF9">
          <w:rPr>
            <w:sz w:val="24"/>
            <w:szCs w:val="24"/>
          </w:rPr>
          <w:delText xml:space="preserve">to </w:delText>
        </w:r>
      </w:del>
      <w:del w:id="29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77"/>
      <w:r w:rsidR="00E4283A">
        <w:rPr>
          <w:rStyle w:val="CommentReference"/>
        </w:rPr>
        <w:commentReference w:id="277"/>
      </w:r>
      <w:r>
        <w:rPr>
          <w:sz w:val="24"/>
          <w:szCs w:val="24"/>
        </w:rPr>
        <w:t xml:space="preserve">of </w:t>
      </w:r>
      <w:r w:rsidRPr="005F4A48">
        <w:rPr>
          <w:sz w:val="24"/>
          <w:szCs w:val="24"/>
        </w:rPr>
        <w:t>e</w:t>
      </w:r>
      <w:ins w:id="296" w:author="john davis" w:date="2022-06-30T16:21:00Z">
        <w:r w:rsidR="00FD3BF9">
          <w:rPr>
            <w:sz w:val="24"/>
            <w:szCs w:val="24"/>
          </w:rPr>
          <w:t>very</w:t>
        </w:r>
      </w:ins>
      <w:del w:id="297" w:author="john davis" w:date="2022-06-30T16:21:00Z">
        <w:r w:rsidRPr="005F4A48" w:rsidDel="00FD3BF9">
          <w:rPr>
            <w:sz w:val="24"/>
            <w:szCs w:val="24"/>
          </w:rPr>
          <w:delText>ach</w:delText>
        </w:r>
      </w:del>
      <w:r w:rsidRPr="005F4A48">
        <w:rPr>
          <w:sz w:val="24"/>
          <w:szCs w:val="24"/>
        </w:rPr>
        <w:t xml:space="preserve"> gene</w:t>
      </w:r>
      <w:ins w:id="298" w:author="john davis" w:date="2022-06-30T16:20:00Z">
        <w:r w:rsidR="00FD3BF9">
          <w:rPr>
            <w:sz w:val="24"/>
            <w:szCs w:val="24"/>
          </w:rPr>
          <w:t xml:space="preserve"> in each pairw</w:t>
        </w:r>
      </w:ins>
      <w:ins w:id="299" w:author="john davis" w:date="2022-06-30T16:21:00Z">
        <w:r w:rsidR="00FD3BF9">
          <w:rPr>
            <w:sz w:val="24"/>
            <w:szCs w:val="24"/>
          </w:rPr>
          <w:t>ise alignment were identified</w:t>
        </w:r>
      </w:ins>
      <w:ins w:id="30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301" w:author="john davis" w:date="2022-06-30T16:18:00Z" w:name="move107498354"/>
      <w:moveFrom w:id="30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303"/>
        <w:r w:rsidRPr="005F4A48" w:rsidDel="00FD3BF9">
          <w:rPr>
            <w:sz w:val="24"/>
            <w:szCs w:val="24"/>
          </w:rPr>
          <w:t>of 16 alignments</w:t>
        </w:r>
        <w:commentRangeEnd w:id="303"/>
        <w:r w:rsidR="00E4283A" w:rsidDel="00FD3BF9">
          <w:rPr>
            <w:rStyle w:val="CommentReference"/>
          </w:rPr>
          <w:commentReference w:id="303"/>
        </w:r>
        <w:r w:rsidRPr="005F4A48" w:rsidDel="00FD3BF9">
          <w:rPr>
            <w:sz w:val="24"/>
            <w:szCs w:val="24"/>
          </w:rPr>
          <w:t>.</w:t>
        </w:r>
        <w:r w:rsidDel="00FD3BF9">
          <w:rPr>
            <w:sz w:val="24"/>
            <w:szCs w:val="24"/>
          </w:rPr>
          <w:t xml:space="preserve"> </w:t>
        </w:r>
      </w:moveFrom>
      <w:moveFromRangeEnd w:id="301"/>
      <w:del w:id="30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30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6" w:author="john davis" w:date="2022-06-29T14:45:00Z">
        <w:r w:rsidR="003F3355">
          <w:rPr>
            <w:rFonts w:ascii="Calibri" w:hAnsi="Calibri" w:cs="Calibri"/>
            <w:sz w:val="24"/>
          </w:rPr>
          <w:t>20</w:t>
        </w:r>
      </w:ins>
      <w:del w:id="30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309" w:author="john davis" w:date="2022-06-30T16:22:00Z">
        <w:r w:rsidR="003250BB">
          <w:rPr>
            <w:sz w:val="24"/>
            <w:szCs w:val="24"/>
          </w:rPr>
          <w:t>3</w:t>
        </w:r>
      </w:ins>
      <w:del w:id="31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311"/>
      <w:del w:id="31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311"/>
      <w:r w:rsidR="00E4283A">
        <w:rPr>
          <w:rStyle w:val="CommentReference"/>
        </w:rPr>
        <w:commentReference w:id="31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313" w:author="john davis" w:date="2022-06-29T14:43:00Z">
        <w:r w:rsidR="003F3355">
          <w:rPr>
            <w:i/>
            <w:iCs/>
            <w:sz w:val="24"/>
            <w:szCs w:val="24"/>
          </w:rPr>
          <w:t>a</w:t>
        </w:r>
      </w:ins>
      <w:del w:id="31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31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31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31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318" w:author="john davis" w:date="2022-06-30T16:28:00Z">
        <w:r w:rsidR="003F3355" w:rsidRPr="006468E2" w:rsidDel="006468E2">
          <w:rPr>
            <w:sz w:val="24"/>
            <w:szCs w:val="24"/>
            <w:rPrChange w:id="319" w:author="john davis" w:date="2022-06-30T16:29:00Z">
              <w:rPr>
                <w:i/>
                <w:iCs/>
                <w:sz w:val="24"/>
                <w:szCs w:val="24"/>
              </w:rPr>
            </w:rPrChange>
          </w:rPr>
          <w:fldChar w:fldCharType="begin"/>
        </w:r>
        <w:r w:rsidR="00A24385" w:rsidRPr="006468E2" w:rsidDel="006468E2">
          <w:rPr>
            <w:sz w:val="24"/>
            <w:szCs w:val="24"/>
            <w:rPrChange w:id="32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32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32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323" w:author="john davis" w:date="2022-06-30T16:29:00Z">
              <w:rPr>
                <w:i/>
                <w:iCs/>
                <w:sz w:val="24"/>
                <w:szCs w:val="24"/>
              </w:rPr>
            </w:rPrChange>
          </w:rPr>
          <w:fldChar w:fldCharType="end"/>
        </w:r>
      </w:del>
      <w:del w:id="32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32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32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32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328" w:author="john davis" w:date="2022-06-30T16:33:00Z">
        <w:r w:rsidR="00E27BA0">
          <w:rPr>
            <w:sz w:val="24"/>
            <w:szCs w:val="24"/>
          </w:rPr>
          <w:t xml:space="preserve">the 10X Da-Ae Davis </w:t>
        </w:r>
      </w:ins>
      <w:r w:rsidRPr="005F4A48">
        <w:rPr>
          <w:sz w:val="24"/>
          <w:szCs w:val="24"/>
        </w:rPr>
        <w:t>reads to retain those that could reliably be described as coming from e</w:t>
      </w:r>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329" w:author="john davis" w:date="2022-06-30T16:33:00Z">
        <w:r w:rsidRPr="005F4A48" w:rsidDel="00E27BA0">
          <w:rPr>
            <w:sz w:val="24"/>
            <w:szCs w:val="24"/>
          </w:rPr>
          <w:delText>s</w:delText>
        </w:r>
      </w:del>
      <w:r w:rsidRPr="005F4A48">
        <w:rPr>
          <w:sz w:val="24"/>
          <w:szCs w:val="24"/>
        </w:rPr>
        <w:t xml:space="preserve"> w</w:t>
      </w:r>
      <w:ins w:id="330" w:author="john davis" w:date="2022-06-30T16:33:00Z">
        <w:r w:rsidR="00E27BA0">
          <w:rPr>
            <w:sz w:val="24"/>
            <w:szCs w:val="24"/>
          </w:rPr>
          <w:t>as</w:t>
        </w:r>
      </w:ins>
      <w:del w:id="33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332" w:author="john davis" w:date="2022-06-30T16:33:00Z">
        <w:r w:rsidRPr="005F4A48" w:rsidDel="00E27BA0">
          <w:rPr>
            <w:sz w:val="24"/>
            <w:szCs w:val="24"/>
          </w:rPr>
          <w:delText>from these alignments</w:delText>
        </w:r>
      </w:del>
      <w:ins w:id="333" w:author="john davis" w:date="2022-06-30T16:33:00Z">
        <w:r w:rsidR="00E27BA0">
          <w:rPr>
            <w:sz w:val="24"/>
            <w:szCs w:val="24"/>
          </w:rPr>
          <w:t>that pass</w:t>
        </w:r>
      </w:ins>
      <w:ins w:id="334"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335" w:author="john davis" w:date="2022-06-30T16:34:00Z">
        <w:r w:rsidR="00E27BA0" w:rsidRPr="00E27BA0">
          <w:rPr>
            <w:i/>
            <w:iCs/>
            <w:sz w:val="24"/>
            <w:szCs w:val="24"/>
            <w:rPrChange w:id="33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337" w:author="john davis" w:date="2022-06-30T16:34:00Z">
        <w:r w:rsidRPr="00E27BA0" w:rsidDel="00E27BA0">
          <w:rPr>
            <w:i/>
            <w:iCs/>
            <w:sz w:val="24"/>
            <w:szCs w:val="24"/>
            <w:rPrChange w:id="338" w:author="john davis" w:date="2022-06-30T16:34:00Z">
              <w:rPr>
                <w:sz w:val="24"/>
                <w:szCs w:val="24"/>
              </w:rPr>
            </w:rPrChange>
          </w:rPr>
          <w:delText>their</w:delText>
        </w:r>
      </w:del>
      <w:r w:rsidRPr="005F4A48">
        <w:rPr>
          <w:sz w:val="24"/>
          <w:szCs w:val="24"/>
        </w:rPr>
        <w:t xml:space="preserve"> </w:t>
      </w:r>
      <w:del w:id="339" w:author="john davis" w:date="2022-06-30T16:34:00Z">
        <w:r w:rsidRPr="005F4A48" w:rsidDel="00E27BA0">
          <w:rPr>
            <w:sz w:val="24"/>
            <w:szCs w:val="24"/>
          </w:rPr>
          <w:delText xml:space="preserve">source </w:delText>
        </w:r>
      </w:del>
      <w:r w:rsidRPr="005F4A48">
        <w:rPr>
          <w:sz w:val="24"/>
          <w:szCs w:val="24"/>
        </w:rPr>
        <w:t>genomes</w:t>
      </w:r>
      <w:ins w:id="34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34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34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43" w:author="john davis" w:date="2022-06-30T16:35:00Z">
        <w:r w:rsidR="00E27BA0">
          <w:rPr>
            <w:sz w:val="24"/>
            <w:szCs w:val="24"/>
          </w:rPr>
          <w:t xml:space="preserve">The alternate mapping sites were also captured using the </w:t>
        </w:r>
      </w:ins>
      <w:ins w:id="34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a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45" w:author="john davis" w:date="2022-06-29T14:45:00Z">
        <w:r w:rsidR="003F3355">
          <w:rPr>
            <w:rFonts w:ascii="Calibri" w:hAnsi="Calibri" w:cs="Calibri"/>
            <w:sz w:val="24"/>
          </w:rPr>
          <w:t>20</w:t>
        </w:r>
      </w:ins>
      <w:del w:id="34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4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48" w:author="john davis" w:date="2022-07-14T10:53:00Z">
        <w:r w:rsidDel="00D9521E">
          <w:rPr>
            <w:sz w:val="24"/>
            <w:szCs w:val="24"/>
          </w:rPr>
          <w:delText>,</w:delText>
        </w:r>
      </w:del>
      <w:r>
        <w:rPr>
          <w:sz w:val="24"/>
          <w:szCs w:val="24"/>
        </w:rPr>
        <w:t xml:space="preserve"> </w:t>
      </w:r>
      <w:commentRangeStart w:id="349"/>
      <w:commentRangeStart w:id="350"/>
      <w:commentRangeStart w:id="351"/>
      <w:del w:id="352" w:author="john davis" w:date="2022-07-14T10:52:00Z">
        <w:r w:rsidDel="00D9521E">
          <w:rPr>
            <w:sz w:val="24"/>
            <w:szCs w:val="24"/>
          </w:rPr>
          <w:delText>m</w:delText>
        </w:r>
      </w:del>
      <w:ins w:id="353" w:author="john davis" w:date="2022-07-14T10:52:00Z">
        <w:r w:rsidR="00D9521E">
          <w:rPr>
            <w:sz w:val="24"/>
            <w:szCs w:val="24"/>
          </w:rPr>
          <w:t>a</w:t>
        </w:r>
      </w:ins>
      <w:del w:id="354" w:author="john davis" w:date="2022-07-14T10:52:00Z">
        <w:r w:rsidDel="00D9521E">
          <w:rPr>
            <w:sz w:val="24"/>
            <w:szCs w:val="24"/>
          </w:rPr>
          <w:delText>ore complet</w:delText>
        </w:r>
        <w:commentRangeEnd w:id="349"/>
        <w:r w:rsidR="00043414" w:rsidDel="00D9521E">
          <w:rPr>
            <w:rStyle w:val="CommentReference"/>
          </w:rPr>
          <w:commentReference w:id="349"/>
        </w:r>
      </w:del>
      <w:commentRangeEnd w:id="350"/>
      <w:r w:rsidR="00D9521E">
        <w:rPr>
          <w:rStyle w:val="CommentReference"/>
        </w:rPr>
        <w:commentReference w:id="350"/>
      </w:r>
      <w:commentRangeEnd w:id="351"/>
      <w:r w:rsidR="00DB5482">
        <w:rPr>
          <w:rStyle w:val="CommentReference"/>
        </w:rPr>
        <w:commentReference w:id="351"/>
      </w:r>
      <w:del w:id="355"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56"/>
      <w:commentRangeStart w:id="357"/>
      <w:commentRangeStart w:id="358"/>
      <w:commentRangeStart w:id="359"/>
      <w:r w:rsidRPr="005F4A48">
        <w:rPr>
          <w:i/>
          <w:sz w:val="24"/>
          <w:szCs w:val="24"/>
        </w:rPr>
        <w:t>Supernova assemblies</w:t>
      </w:r>
      <w:commentRangeEnd w:id="356"/>
      <w:r>
        <w:rPr>
          <w:rStyle w:val="CommentReference"/>
        </w:rPr>
        <w:commentReference w:id="356"/>
      </w:r>
      <w:commentRangeEnd w:id="357"/>
      <w:r w:rsidR="00D16455">
        <w:rPr>
          <w:rStyle w:val="CommentReference"/>
        </w:rPr>
        <w:commentReference w:id="357"/>
      </w:r>
      <w:commentRangeEnd w:id="358"/>
      <w:r w:rsidR="008267C2">
        <w:rPr>
          <w:rStyle w:val="CommentReference"/>
        </w:rPr>
        <w:commentReference w:id="358"/>
      </w:r>
      <w:commentRangeEnd w:id="359"/>
      <w:r w:rsidR="00DB5482">
        <w:rPr>
          <w:rStyle w:val="CommentReference"/>
        </w:rPr>
        <w:commentReference w:id="359"/>
      </w:r>
    </w:p>
    <w:p w14:paraId="20DE38F0" w14:textId="7E82B731" w:rsidR="00F52EBF" w:rsidRPr="005F4A48" w:rsidRDefault="00F52EBF" w:rsidP="00FA16D5">
      <w:pPr>
        <w:spacing w:line="480" w:lineRule="auto"/>
        <w:ind w:firstLine="720"/>
        <w:rPr>
          <w:sz w:val="24"/>
          <w:szCs w:val="24"/>
        </w:rPr>
      </w:pPr>
      <w:commentRangeStart w:id="360"/>
      <w:commentRangeStart w:id="361"/>
      <w:del w:id="362"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63" w:author="john davis" w:date="2022-07-14T10:55:00Z">
        <w:r w:rsidR="00FA16D5">
          <w:rPr>
            <w:sz w:val="24"/>
            <w:szCs w:val="24"/>
          </w:rPr>
          <w:t>F</w:t>
        </w:r>
      </w:ins>
      <w:del w:id="364" w:author="john davis" w:date="2022-07-14T10:55:00Z">
        <w:r w:rsidRPr="005F4A48" w:rsidDel="00FA16D5">
          <w:rPr>
            <w:sz w:val="24"/>
            <w:szCs w:val="24"/>
          </w:rPr>
          <w:delText xml:space="preserve"> </w:delText>
        </w:r>
      </w:del>
      <w:commentRangeEnd w:id="360"/>
      <w:r w:rsidR="009838A3">
        <w:rPr>
          <w:rStyle w:val="CommentReference"/>
        </w:rPr>
        <w:commentReference w:id="360"/>
      </w:r>
      <w:commentRangeEnd w:id="361"/>
      <w:r w:rsidR="00FA16D5">
        <w:rPr>
          <w:rStyle w:val="CommentReference"/>
        </w:rPr>
        <w:commentReference w:id="361"/>
      </w:r>
      <w:del w:id="365"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w:t>
      </w:r>
      <w:del w:id="366" w:author="John Thompson Davis" w:date="2022-07-25T10:05:00Z">
        <w:r w:rsidRPr="009E2C62" w:rsidDel="00F83074">
          <w:rPr>
            <w:sz w:val="24"/>
            <w:szCs w:val="24"/>
          </w:rPr>
          <w:delText xml:space="preserve">10X </w:delText>
        </w:r>
      </w:del>
      <w:r w:rsidRPr="009E2C62">
        <w:rPr>
          <w:sz w:val="24"/>
          <w:szCs w:val="24"/>
        </w:rPr>
        <w:t xml:space="preserve">Da-Ae </w:t>
      </w:r>
      <w:ins w:id="367" w:author="John Thompson Davis" w:date="2022-07-25T10:05:00Z">
        <w:r w:rsidR="00F83074" w:rsidRPr="009E2C62">
          <w:rPr>
            <w:sz w:val="24"/>
            <w:szCs w:val="24"/>
          </w:rPr>
          <w:t xml:space="preserve">10X </w:t>
        </w:r>
      </w:ins>
      <w:r w:rsidRPr="009E2C62">
        <w:rPr>
          <w:sz w:val="24"/>
          <w:szCs w:val="24"/>
        </w:rPr>
        <w:t xml:space="preserve">Davis reads were </w:t>
      </w:r>
      <w:del w:id="368" w:author="john davis" w:date="2022-07-14T10:55:00Z">
        <w:r w:rsidRPr="009E2C62" w:rsidDel="00FA16D5">
          <w:rPr>
            <w:sz w:val="24"/>
            <w:szCs w:val="24"/>
          </w:rPr>
          <w:delText>re</w:delText>
        </w:r>
      </w:del>
      <w:r w:rsidRPr="009E2C62">
        <w:rPr>
          <w:sz w:val="24"/>
          <w:szCs w:val="24"/>
        </w:rPr>
        <w:t>assembled. The</w:t>
      </w:r>
      <w:del w:id="369"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 xml:space="preserve">the scores of the </w:t>
      </w:r>
      <w:proofErr w:type="spellStart"/>
      <w:r w:rsidRPr="005F4A48">
        <w:rPr>
          <w:sz w:val="24"/>
          <w:szCs w:val="24"/>
        </w:rPr>
        <w:t>Darmor-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70"/>
      <w:commentRangeStart w:id="371"/>
      <w:commentRangeStart w:id="372"/>
      <w:r w:rsidRPr="005F4A48">
        <w:rPr>
          <w:sz w:val="24"/>
          <w:szCs w:val="24"/>
        </w:rPr>
        <w:t xml:space="preserve">ncouraged the use of the assembly scaffolds in the manual curation of </w:t>
      </w:r>
      <w:ins w:id="373"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74" w:author="john davis" w:date="2022-07-14T10:56:00Z">
        <w:r w:rsidRPr="005F4A48" w:rsidDel="00FA16D5">
          <w:rPr>
            <w:sz w:val="24"/>
            <w:szCs w:val="24"/>
          </w:rPr>
          <w:delText>future assemblies</w:delText>
        </w:r>
      </w:del>
      <w:r w:rsidRPr="005F4A48">
        <w:rPr>
          <w:sz w:val="24"/>
          <w:szCs w:val="24"/>
        </w:rPr>
        <w:t>.</w:t>
      </w:r>
      <w:commentRangeEnd w:id="370"/>
      <w:r w:rsidR="009838A3">
        <w:rPr>
          <w:rStyle w:val="CommentReference"/>
        </w:rPr>
        <w:commentReference w:id="370"/>
      </w:r>
      <w:commentRangeEnd w:id="371"/>
      <w:r w:rsidR="009838A3">
        <w:rPr>
          <w:rStyle w:val="CommentReference"/>
        </w:rPr>
        <w:commentReference w:id="371"/>
      </w:r>
      <w:commentRangeEnd w:id="372"/>
      <w:r w:rsidR="00FA16D5">
        <w:rPr>
          <w:rStyle w:val="CommentReference"/>
        </w:rPr>
        <w:commentReference w:id="372"/>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75" w:author="john davis" w:date="2022-07-14T10:59:00Z">
        <w:r w:rsidDel="001A1EB0">
          <w:rPr>
            <w:sz w:val="24"/>
            <w:szCs w:val="24"/>
          </w:rPr>
          <w:delText>Canu assembly</w:delText>
        </w:r>
      </w:del>
      <w:ins w:id="376"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77" w:author="john davis" w:date="2022-07-14T10:59:00Z">
        <w:r w:rsidRPr="005F4A48" w:rsidDel="001A1EB0">
          <w:rPr>
            <w:sz w:val="24"/>
            <w:szCs w:val="24"/>
          </w:rPr>
          <w:delText>Canu assembly</w:delText>
        </w:r>
      </w:del>
      <w:ins w:id="378"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79" w:author="john davis" w:date="2022-07-14T10:59:00Z">
        <w:r w:rsidRPr="009E2C62" w:rsidDel="001A1EB0">
          <w:rPr>
            <w:sz w:val="24"/>
            <w:szCs w:val="24"/>
          </w:rPr>
          <w:delText>Canu</w:delText>
        </w:r>
        <w:r w:rsidDel="001A1EB0">
          <w:rPr>
            <w:sz w:val="24"/>
            <w:szCs w:val="24"/>
          </w:rPr>
          <w:delText xml:space="preserve"> assembly</w:delText>
        </w:r>
      </w:del>
      <w:ins w:id="380"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81" w:author="john davis" w:date="2022-07-14T10:59:00Z">
        <w:r w:rsidRPr="009E2C62" w:rsidDel="001A1EB0">
          <w:rPr>
            <w:sz w:val="24"/>
            <w:szCs w:val="24"/>
          </w:rPr>
          <w:delText>Canu assembl</w:delText>
        </w:r>
        <w:r w:rsidR="00B875B8" w:rsidDel="001A1EB0">
          <w:rPr>
            <w:sz w:val="24"/>
            <w:szCs w:val="24"/>
          </w:rPr>
          <w:delText>y</w:delText>
        </w:r>
      </w:del>
      <w:proofErr w:type="spellStart"/>
      <w:ins w:id="382"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83" w:author="john davis" w:date="2022-07-14T10:59:00Z">
        <w:r w:rsidRPr="005F4A48" w:rsidDel="001A1EB0">
          <w:rPr>
            <w:sz w:val="24"/>
            <w:szCs w:val="24"/>
          </w:rPr>
          <w:delText>Canu assembly</w:delText>
        </w:r>
      </w:del>
      <w:ins w:id="384"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85" w:author="john davis" w:date="2022-07-14T10:59:00Z">
        <w:r w:rsidRPr="005F4A48" w:rsidDel="001A1EB0">
          <w:rPr>
            <w:sz w:val="24"/>
            <w:szCs w:val="24"/>
          </w:rPr>
          <w:delText>Canu assembl</w:delText>
        </w:r>
        <w:r w:rsidR="00B875B8" w:rsidDel="001A1EB0">
          <w:rPr>
            <w:sz w:val="24"/>
            <w:szCs w:val="24"/>
          </w:rPr>
          <w:delText>y</w:delText>
        </w:r>
      </w:del>
      <w:ins w:id="386"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87"/>
      <w:r w:rsidRPr="005F4A48">
        <w:rPr>
          <w:sz w:val="24"/>
          <w:szCs w:val="24"/>
        </w:rPr>
        <w:t xml:space="preserve">74.2 </w:t>
      </w:r>
      <w:r>
        <w:rPr>
          <w:sz w:val="24"/>
          <w:szCs w:val="24"/>
        </w:rPr>
        <w:t>Mb</w:t>
      </w:r>
      <w:commentRangeEnd w:id="387"/>
      <w:r w:rsidR="00B875B8">
        <w:rPr>
          <w:rStyle w:val="CommentReference"/>
        </w:rPr>
        <w:commentReference w:id="387"/>
      </w:r>
      <w:r w:rsidRPr="005F4A48">
        <w:rPr>
          <w:sz w:val="24"/>
          <w:szCs w:val="24"/>
        </w:rPr>
        <w:t xml:space="preserve">. Regarding BUSCO scores, the scaffolding caused the single to duplicate ratio to decrease in the </w:t>
      </w:r>
      <w:del w:id="388" w:author="john davis" w:date="2022-07-14T10:59:00Z">
        <w:r w:rsidRPr="005F4A48" w:rsidDel="001A1EB0">
          <w:rPr>
            <w:sz w:val="24"/>
            <w:szCs w:val="24"/>
          </w:rPr>
          <w:delText>Canu assembly</w:delText>
        </w:r>
      </w:del>
      <w:ins w:id="389"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90"/>
      <w:r w:rsidRPr="005F4A48">
        <w:rPr>
          <w:sz w:val="24"/>
          <w:szCs w:val="24"/>
        </w:rPr>
        <w:t xml:space="preserve">in an increase </w:t>
      </w:r>
      <w:r>
        <w:rPr>
          <w:sz w:val="24"/>
          <w:szCs w:val="24"/>
        </w:rPr>
        <w:t>in</w:t>
      </w:r>
      <w:r w:rsidRPr="005F4A48">
        <w:rPr>
          <w:sz w:val="24"/>
          <w:szCs w:val="24"/>
        </w:rPr>
        <w:t xml:space="preserve"> the number of complete BUSCOs in the </w:t>
      </w:r>
      <w:del w:id="391" w:author="john davis" w:date="2022-07-14T10:59:00Z">
        <w:r w:rsidRPr="005F4A48" w:rsidDel="001A1EB0">
          <w:rPr>
            <w:sz w:val="24"/>
            <w:szCs w:val="24"/>
          </w:rPr>
          <w:delText>Canu assembly</w:delText>
        </w:r>
      </w:del>
      <w:commentRangeEnd w:id="390"/>
      <w:ins w:id="392" w:author="john davis" w:date="2022-07-14T10:59:00Z">
        <w:r w:rsidR="001A1EB0">
          <w:rPr>
            <w:sz w:val="24"/>
            <w:szCs w:val="24"/>
          </w:rPr>
          <w:t>Canu Da-Ae assembly</w:t>
        </w:r>
      </w:ins>
      <w:r w:rsidR="006955E4">
        <w:rPr>
          <w:rStyle w:val="CommentReference"/>
        </w:rPr>
        <w:commentReference w:id="390"/>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93"/>
      <w:del w:id="394" w:author="john davis" w:date="2022-07-14T10:59:00Z">
        <w:r w:rsidRPr="005F4A48" w:rsidDel="001A1EB0">
          <w:rPr>
            <w:sz w:val="24"/>
            <w:szCs w:val="24"/>
          </w:rPr>
          <w:delText>Canu assembly</w:delText>
        </w:r>
      </w:del>
      <w:commentRangeEnd w:id="393"/>
      <w:ins w:id="395" w:author="john davis" w:date="2022-07-14T10:59:00Z">
        <w:r w:rsidR="001A1EB0">
          <w:rPr>
            <w:sz w:val="24"/>
            <w:szCs w:val="24"/>
          </w:rPr>
          <w:t>Canu Da-Ae assembly</w:t>
        </w:r>
      </w:ins>
      <w:r w:rsidR="009838A3">
        <w:rPr>
          <w:rStyle w:val="CommentReference"/>
        </w:rPr>
        <w:commentReference w:id="393"/>
      </w:r>
      <w:r w:rsidRPr="005F4A48">
        <w:rPr>
          <w:sz w:val="24"/>
          <w:szCs w:val="24"/>
        </w:rPr>
        <w:t xml:space="preserve">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96" w:author="john davis" w:date="2022-07-14T10:59:00Z">
        <w:r w:rsidRPr="005F4A48" w:rsidDel="001A1EB0">
          <w:rPr>
            <w:sz w:val="24"/>
            <w:szCs w:val="24"/>
          </w:rPr>
          <w:delText>Canu assembly</w:delText>
        </w:r>
      </w:del>
      <w:ins w:id="397" w:author="john davis" w:date="2022-07-14T10:59:00Z">
        <w:r w:rsidR="001A1EB0">
          <w:rPr>
            <w:sz w:val="24"/>
            <w:szCs w:val="24"/>
          </w:rPr>
          <w:t>Canu Da-Ae assembly</w:t>
        </w:r>
      </w:ins>
      <w:r w:rsidRPr="005F4A48">
        <w:rPr>
          <w:sz w:val="24"/>
          <w:szCs w:val="24"/>
        </w:rPr>
        <w:t xml:space="preserve">. In 15 of the 24 discrepancies, the </w:t>
      </w:r>
      <w:del w:id="398" w:author="john davis" w:date="2022-07-14T10:59:00Z">
        <w:r w:rsidRPr="005F4A48" w:rsidDel="001A1EB0">
          <w:rPr>
            <w:sz w:val="24"/>
            <w:szCs w:val="24"/>
          </w:rPr>
          <w:delText>Canu assembly</w:delText>
        </w:r>
      </w:del>
      <w:ins w:id="399"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400" w:author="john davis" w:date="2022-07-14T10:59:00Z">
        <w:r w:rsidRPr="005F4A48" w:rsidDel="001A1EB0">
          <w:rPr>
            <w:sz w:val="24"/>
            <w:szCs w:val="24"/>
          </w:rPr>
          <w:delText>Canu assembly</w:delText>
        </w:r>
      </w:del>
      <w:ins w:id="401"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402"/>
      <w:commentRangeStart w:id="403"/>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402"/>
      <w:r>
        <w:rPr>
          <w:rStyle w:val="CommentReference"/>
        </w:rPr>
        <w:commentReference w:id="402"/>
      </w:r>
      <w:commentRangeEnd w:id="403"/>
      <w:r>
        <w:rPr>
          <w:rStyle w:val="CommentReference"/>
        </w:rPr>
        <w:commentReference w:id="403"/>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404"/>
      <w:commentRangeStart w:id="405"/>
      <w:r>
        <w:rPr>
          <w:sz w:val="24"/>
          <w:szCs w:val="24"/>
        </w:rPr>
        <w:t xml:space="preserve">predicted </w:t>
      </w:r>
      <w:r w:rsidR="008718F3">
        <w:rPr>
          <w:sz w:val="24"/>
          <w:szCs w:val="24"/>
        </w:rPr>
        <w:t>125,439</w:t>
      </w:r>
      <w:r>
        <w:rPr>
          <w:sz w:val="24"/>
          <w:szCs w:val="24"/>
        </w:rPr>
        <w:t xml:space="preserve"> </w:t>
      </w:r>
      <w:commentRangeEnd w:id="404"/>
      <w:r w:rsidR="005A7011">
        <w:rPr>
          <w:rStyle w:val="CommentReference"/>
        </w:rPr>
        <w:commentReference w:id="404"/>
      </w:r>
      <w:commentRangeEnd w:id="405"/>
      <w:r w:rsidR="00867CDA">
        <w:rPr>
          <w:rStyle w:val="CommentReference"/>
        </w:rPr>
        <w:commentReference w:id="405"/>
      </w:r>
      <w:r w:rsidRPr="005F4A48">
        <w:rPr>
          <w:sz w:val="24"/>
          <w:szCs w:val="24"/>
        </w:rPr>
        <w:t>protein coding genes</w:t>
      </w:r>
      <w:r>
        <w:rPr>
          <w:sz w:val="24"/>
          <w:szCs w:val="24"/>
        </w:rPr>
        <w:t xml:space="preserve"> after filtering, compared to the</w:t>
      </w:r>
      <w:commentRangeStart w:id="406"/>
      <w:commentRangeStart w:id="407"/>
      <w:r w:rsidRPr="005F4A48">
        <w:rPr>
          <w:sz w:val="24"/>
          <w:szCs w:val="24"/>
        </w:rPr>
        <w:t xml:space="preserve"> 101,400</w:t>
      </w:r>
      <w:commentRangeEnd w:id="406"/>
      <w:r>
        <w:rPr>
          <w:rStyle w:val="CommentReference"/>
        </w:rPr>
        <w:commentReference w:id="406"/>
      </w:r>
      <w:commentRangeEnd w:id="407"/>
      <w:r>
        <w:rPr>
          <w:rStyle w:val="CommentReference"/>
        </w:rPr>
        <w:commentReference w:id="407"/>
      </w:r>
      <w:r w:rsidRPr="005F4A48">
        <w:rPr>
          <w:sz w:val="24"/>
          <w:szCs w:val="24"/>
        </w:rPr>
        <w:t xml:space="preserve"> </w:t>
      </w:r>
      <w:ins w:id="408" w:author="john davis" w:date="2022-07-14T11:48:00Z">
        <w:r w:rsidR="00324884">
          <w:rPr>
            <w:sz w:val="24"/>
            <w:szCs w:val="24"/>
          </w:rPr>
          <w:t xml:space="preserve">and </w:t>
        </w:r>
      </w:ins>
      <w:ins w:id="409" w:author="john davis" w:date="2022-07-14T11:50:00Z">
        <w:r w:rsidR="00324884">
          <w:rPr>
            <w:sz w:val="24"/>
            <w:szCs w:val="24"/>
          </w:rPr>
          <w:t xml:space="preserve">108,190 </w:t>
        </w:r>
      </w:ins>
      <w:r w:rsidRPr="005F4A48">
        <w:rPr>
          <w:sz w:val="24"/>
          <w:szCs w:val="24"/>
        </w:rPr>
        <w:t>genes</w:t>
      </w:r>
      <w:r>
        <w:rPr>
          <w:sz w:val="24"/>
          <w:szCs w:val="24"/>
        </w:rPr>
        <w:t xml:space="preserve"> annotated in the </w:t>
      </w:r>
      <w:proofErr w:type="spellStart"/>
      <w:r w:rsidR="008718F3">
        <w:rPr>
          <w:sz w:val="24"/>
          <w:szCs w:val="24"/>
        </w:rPr>
        <w:t>Darmor-bzh</w:t>
      </w:r>
      <w:proofErr w:type="spellEnd"/>
      <w:r w:rsidR="008718F3">
        <w:rPr>
          <w:sz w:val="24"/>
          <w:szCs w:val="24"/>
        </w:rPr>
        <w:t xml:space="preserve"> v4.1</w:t>
      </w:r>
      <w:r>
        <w:rPr>
          <w:sz w:val="24"/>
          <w:szCs w:val="24"/>
        </w:rPr>
        <w:t xml:space="preserve"> </w:t>
      </w:r>
      <w:ins w:id="410" w:author="john davis" w:date="2022-07-14T11:50:00Z">
        <w:r w:rsidR="00324884">
          <w:rPr>
            <w:sz w:val="24"/>
            <w:szCs w:val="24"/>
          </w:rPr>
          <w:t xml:space="preserve">and v10 </w:t>
        </w:r>
      </w:ins>
      <w:r>
        <w:rPr>
          <w:sz w:val="24"/>
          <w:szCs w:val="24"/>
        </w:rPr>
        <w:t>assembl</w:t>
      </w:r>
      <w:ins w:id="411" w:author="john davis" w:date="2022-07-14T11:50:00Z">
        <w:r w:rsidR="00324884">
          <w:rPr>
            <w:sz w:val="24"/>
            <w:szCs w:val="24"/>
          </w:rPr>
          <w:t>ies</w:t>
        </w:r>
      </w:ins>
      <w:del w:id="412"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w:t>
      </w:r>
      <w:proofErr w:type="spellStart"/>
      <w:r>
        <w:rPr>
          <w:sz w:val="24"/>
          <w:szCs w:val="24"/>
        </w:rPr>
        <w:t>Darmor-bzh</w:t>
      </w:r>
      <w:proofErr w:type="spellEnd"/>
      <w:r w:rsidR="005661F8">
        <w:rPr>
          <w:sz w:val="24"/>
          <w:szCs w:val="24"/>
        </w:rPr>
        <w:t xml:space="preserve"> v4.1</w:t>
      </w:r>
      <w:ins w:id="413" w:author="john davis" w:date="2022-07-14T11:56:00Z">
        <w:r w:rsidR="00ED5A34">
          <w:rPr>
            <w:sz w:val="24"/>
            <w:szCs w:val="24"/>
          </w:rPr>
          <w:t xml:space="preserve"> and v10</w:t>
        </w:r>
      </w:ins>
      <w:r>
        <w:rPr>
          <w:sz w:val="24"/>
          <w:szCs w:val="24"/>
        </w:rPr>
        <w:t>,</w:t>
      </w:r>
      <w:commentRangeStart w:id="414"/>
      <w:commentRangeEnd w:id="414"/>
      <w:r w:rsidRPr="005F4A48">
        <w:rPr>
          <w:rStyle w:val="CommentReference"/>
          <w:sz w:val="24"/>
          <w:szCs w:val="24"/>
        </w:rPr>
        <w:commentReference w:id="414"/>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w:t>
      </w:r>
      <w:proofErr w:type="spellStart"/>
      <w:r>
        <w:rPr>
          <w:sz w:val="24"/>
          <w:szCs w:val="24"/>
        </w:rPr>
        <w:t>Darmor-bzh</w:t>
      </w:r>
      <w:proofErr w:type="spellEnd"/>
      <w:r w:rsidR="005661F8">
        <w:rPr>
          <w:sz w:val="24"/>
          <w:szCs w:val="24"/>
        </w:rPr>
        <w:t xml:space="preserve"> v4.1</w:t>
      </w:r>
      <w:ins w:id="415" w:author="john davis" w:date="2022-07-14T11:57:00Z">
        <w:r w:rsidR="00ED5A34">
          <w:rPr>
            <w:sz w:val="24"/>
            <w:szCs w:val="24"/>
          </w:rPr>
          <w:t xml:space="preserve"> and v10</w:t>
        </w:r>
      </w:ins>
      <w:del w:id="416" w:author="john davis" w:date="2022-07-14T11:57:00Z">
        <w:r w:rsidDel="00ED5A34">
          <w:rPr>
            <w:sz w:val="24"/>
            <w:szCs w:val="24"/>
          </w:rPr>
          <w:delText>,</w:delText>
        </w:r>
      </w:del>
      <w:r>
        <w:rPr>
          <w:sz w:val="24"/>
          <w:szCs w:val="24"/>
        </w:rPr>
        <w:t xml:space="preserve"> which contain</w:t>
      </w:r>
      <w:del w:id="417" w:author="john davis" w:date="2022-07-14T11:58:00Z">
        <w:r w:rsidDel="007B0E37">
          <w:rPr>
            <w:sz w:val="24"/>
            <w:szCs w:val="24"/>
          </w:rPr>
          <w:delText>s</w:delText>
        </w:r>
      </w:del>
      <w:r>
        <w:rPr>
          <w:sz w:val="24"/>
          <w:szCs w:val="24"/>
        </w:rPr>
        <w:t xml:space="preserve"> 80,927 </w:t>
      </w:r>
      <w:ins w:id="418" w:author="john davis" w:date="2022-07-14T11:58:00Z">
        <w:r w:rsidR="007B0E37">
          <w:rPr>
            <w:sz w:val="24"/>
            <w:szCs w:val="24"/>
          </w:rPr>
          <w:t xml:space="preserve">and 106,885 </w:t>
        </w:r>
      </w:ins>
      <w:r>
        <w:rPr>
          <w:sz w:val="24"/>
          <w:szCs w:val="24"/>
        </w:rPr>
        <w:t xml:space="preserve">gene models on </w:t>
      </w:r>
      <w:ins w:id="419" w:author="john davis" w:date="2022-07-14T11:59:00Z">
        <w:r w:rsidR="007B0E37">
          <w:rPr>
            <w:sz w:val="24"/>
            <w:szCs w:val="24"/>
          </w:rPr>
          <w:t>respectively on their</w:t>
        </w:r>
      </w:ins>
      <w:del w:id="420" w:author="john davis" w:date="2022-07-14T11:59:00Z">
        <w:r w:rsidDel="007B0E37">
          <w:rPr>
            <w:sz w:val="24"/>
            <w:szCs w:val="24"/>
          </w:rPr>
          <w:delText>i</w:delText>
        </w:r>
      </w:del>
      <w:del w:id="421" w:author="john davis" w:date="2022-07-14T11:58:00Z">
        <w:r w:rsidDel="007B0E37">
          <w:rPr>
            <w:sz w:val="24"/>
            <w:szCs w:val="24"/>
          </w:rPr>
          <w:delText>ts</w:delText>
        </w:r>
      </w:del>
      <w:r>
        <w:rPr>
          <w:sz w:val="24"/>
          <w:szCs w:val="24"/>
        </w:rPr>
        <w:t xml:space="preserve"> 19 pseudomolecules</w:t>
      </w:r>
      <w:ins w:id="422"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423"/>
      <w:commentRangeStart w:id="424"/>
      <w:commentRangeStart w:id="425"/>
      <w:r>
        <w:rPr>
          <w:i/>
          <w:sz w:val="24"/>
          <w:szCs w:val="24"/>
        </w:rPr>
        <w:t>Final Assembly Comparison</w:t>
      </w:r>
      <w:commentRangeEnd w:id="423"/>
      <w:r w:rsidR="00893FEE">
        <w:rPr>
          <w:rStyle w:val="CommentReference"/>
        </w:rPr>
        <w:commentReference w:id="423"/>
      </w:r>
      <w:commentRangeEnd w:id="424"/>
      <w:r w:rsidR="001A1EB0">
        <w:rPr>
          <w:rStyle w:val="CommentReference"/>
        </w:rPr>
        <w:commentReference w:id="424"/>
      </w:r>
      <w:commentRangeEnd w:id="425"/>
      <w:r w:rsidR="00DB5482">
        <w:rPr>
          <w:rStyle w:val="CommentReference"/>
        </w:rPr>
        <w:commentReference w:id="425"/>
      </w:r>
    </w:p>
    <w:p w14:paraId="3675BEB6" w14:textId="0ACB6183" w:rsidR="001A1EB0" w:rsidRPr="005F4A48" w:rsidRDefault="00F52EBF" w:rsidP="001A1EB0">
      <w:pPr>
        <w:spacing w:line="480" w:lineRule="auto"/>
        <w:ind w:firstLine="720"/>
        <w:rPr>
          <w:sz w:val="24"/>
          <w:szCs w:val="24"/>
        </w:rPr>
      </w:pPr>
      <w:commentRangeStart w:id="426"/>
      <w:r>
        <w:rPr>
          <w:sz w:val="24"/>
          <w:szCs w:val="24"/>
        </w:rPr>
        <w:lastRenderedPageBreak/>
        <w:t xml:space="preserve">The final Da-Ae assembly improves upon the </w:t>
      </w:r>
      <w:proofErr w:type="spellStart"/>
      <w:r>
        <w:rPr>
          <w:sz w:val="24"/>
          <w:szCs w:val="24"/>
        </w:rPr>
        <w:t>Darmor-bzh</w:t>
      </w:r>
      <w:proofErr w:type="spellEnd"/>
      <w:r>
        <w:rPr>
          <w:sz w:val="24"/>
          <w:szCs w:val="24"/>
        </w:rPr>
        <w:t xml:space="preserve"> </w:t>
      </w:r>
      <w:r w:rsidR="005661F8">
        <w:rPr>
          <w:sz w:val="24"/>
          <w:szCs w:val="24"/>
        </w:rPr>
        <w:t xml:space="preserve">v4.1 </w:t>
      </w:r>
      <w:r>
        <w:rPr>
          <w:sz w:val="24"/>
          <w:szCs w:val="24"/>
        </w:rPr>
        <w:t>assembly by a number of criteria (Table</w:t>
      </w:r>
      <w:ins w:id="427" w:author="john davis" w:date="2022-07-01T10:30:00Z">
        <w:r w:rsidR="00EA4281">
          <w:rPr>
            <w:sz w:val="24"/>
            <w:szCs w:val="24"/>
          </w:rPr>
          <w:t>s</w:t>
        </w:r>
      </w:ins>
      <w:r>
        <w:rPr>
          <w:sz w:val="24"/>
          <w:szCs w:val="24"/>
        </w:rPr>
        <w:t xml:space="preserve"> </w:t>
      </w:r>
      <w:ins w:id="428" w:author="john davis" w:date="2022-07-01T10:30:00Z">
        <w:r w:rsidR="00EA4281">
          <w:rPr>
            <w:sz w:val="24"/>
            <w:szCs w:val="24"/>
          </w:rPr>
          <w:t>1 and 2</w:t>
        </w:r>
      </w:ins>
      <w:del w:id="429"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430" w:author="john davis" w:date="2022-07-01T10:15:00Z">
        <w:r w:rsidR="00F92D7A">
          <w:rPr>
            <w:sz w:val="24"/>
            <w:szCs w:val="24"/>
          </w:rPr>
          <w:t xml:space="preserve"> (Table 1)</w:t>
        </w:r>
      </w:ins>
      <w:del w:id="431" w:author="john davis" w:date="2022-07-01T10:29:00Z">
        <w:r w:rsidDel="00EA4281">
          <w:rPr>
            <w:sz w:val="24"/>
            <w:szCs w:val="24"/>
          </w:rPr>
          <w:delText xml:space="preserve">; and </w:delText>
        </w:r>
        <w:commentRangeStart w:id="432"/>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432"/>
        <w:r w:rsidR="005661F8" w:rsidDel="00EA4281">
          <w:rPr>
            <w:rStyle w:val="CommentReference"/>
          </w:rPr>
          <w:commentReference w:id="432"/>
        </w:r>
      </w:del>
      <w:r>
        <w:rPr>
          <w:sz w:val="24"/>
          <w:szCs w:val="24"/>
        </w:rPr>
        <w:t xml:space="preserve">. </w:t>
      </w:r>
      <w:del w:id="433"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426"/>
        <w:r w:rsidR="005A7011" w:rsidDel="004E7F49">
          <w:rPr>
            <w:rStyle w:val="CommentReference"/>
          </w:rPr>
          <w:commentReference w:id="426"/>
        </w:r>
      </w:del>
      <w:ins w:id="434" w:author="john davis" w:date="2022-07-14T11:03:00Z">
        <w:r w:rsidR="001A1EB0">
          <w:rPr>
            <w:sz w:val="24"/>
            <w:szCs w:val="24"/>
          </w:rPr>
          <w:t>When c</w:t>
        </w:r>
      </w:ins>
      <w:ins w:id="435" w:author="john davis" w:date="2022-07-14T11:01:00Z">
        <w:r w:rsidR="001A1EB0">
          <w:rPr>
            <w:sz w:val="24"/>
            <w:szCs w:val="24"/>
          </w:rPr>
          <w:t xml:space="preserve">ompared to the </w:t>
        </w:r>
        <w:proofErr w:type="spellStart"/>
        <w:r w:rsidR="001A1EB0">
          <w:rPr>
            <w:sz w:val="24"/>
            <w:szCs w:val="24"/>
          </w:rPr>
          <w:t>Darmor-bzh</w:t>
        </w:r>
        <w:proofErr w:type="spellEnd"/>
        <w:r w:rsidR="001A1EB0">
          <w:rPr>
            <w:sz w:val="24"/>
            <w:szCs w:val="24"/>
          </w:rPr>
          <w:t xml:space="preserve"> v10 assembly, the </w:t>
        </w:r>
      </w:ins>
      <w:ins w:id="436" w:author="john davis" w:date="2022-07-14T11:05:00Z">
        <w:r w:rsidR="001F588B">
          <w:rPr>
            <w:sz w:val="24"/>
            <w:szCs w:val="24"/>
          </w:rPr>
          <w:t xml:space="preserve">full </w:t>
        </w:r>
      </w:ins>
      <w:ins w:id="437" w:author="john davis" w:date="2022-07-14T11:01:00Z">
        <w:r w:rsidR="001A1EB0">
          <w:rPr>
            <w:sz w:val="24"/>
            <w:szCs w:val="24"/>
          </w:rPr>
          <w:t>Da-Ae assembly</w:t>
        </w:r>
      </w:ins>
      <w:ins w:id="438" w:author="john davis" w:date="2022-07-14T11:05:00Z">
        <w:r w:rsidR="001F588B">
          <w:rPr>
            <w:sz w:val="24"/>
            <w:szCs w:val="24"/>
          </w:rPr>
          <w:t xml:space="preserve"> </w:t>
        </w:r>
      </w:ins>
      <w:ins w:id="439" w:author="john davis" w:date="2022-07-14T11:07:00Z">
        <w:del w:id="440" w:author="Julin Maloof" w:date="2022-08-12T16:43:00Z">
          <w:r w:rsidR="001F588B" w:rsidDel="002D06B1">
            <w:rPr>
              <w:sz w:val="24"/>
              <w:szCs w:val="24"/>
            </w:rPr>
            <w:delText>along with</w:delText>
          </w:r>
        </w:del>
      </w:ins>
      <w:ins w:id="441" w:author="Julin Maloof" w:date="2022-08-12T16:43:00Z">
        <w:r w:rsidR="002D06B1">
          <w:rPr>
            <w:sz w:val="24"/>
            <w:szCs w:val="24"/>
          </w:rPr>
          <w:t>and</w:t>
        </w:r>
      </w:ins>
      <w:ins w:id="442" w:author="john davis" w:date="2022-07-14T11:07:00Z">
        <w:r w:rsidR="001F588B">
          <w:rPr>
            <w:sz w:val="24"/>
            <w:szCs w:val="24"/>
          </w:rPr>
          <w:t xml:space="preserve"> the pseudomolecule assembly </w:t>
        </w:r>
        <w:del w:id="443" w:author="Julin Maloof" w:date="2022-08-12T16:43:00Z">
          <w:r w:rsidR="001F588B" w:rsidDel="002D06B1">
            <w:rPr>
              <w:sz w:val="24"/>
              <w:szCs w:val="24"/>
            </w:rPr>
            <w:delText>both</w:delText>
          </w:r>
        </w:del>
      </w:ins>
      <w:ins w:id="444" w:author="Julin Maloof" w:date="2022-08-12T16:43:00Z">
        <w:r w:rsidR="002D06B1">
          <w:rPr>
            <w:sz w:val="24"/>
            <w:szCs w:val="24"/>
          </w:rPr>
          <w:t>each</w:t>
        </w:r>
      </w:ins>
      <w:ins w:id="445" w:author="john davis" w:date="2022-07-14T11:07:00Z">
        <w:r w:rsidR="001F588B">
          <w:rPr>
            <w:sz w:val="24"/>
            <w:szCs w:val="24"/>
          </w:rPr>
          <w:t xml:space="preserve"> have </w:t>
        </w:r>
      </w:ins>
      <w:ins w:id="446" w:author="john davis" w:date="2022-07-14T11:05:00Z">
        <w:r w:rsidR="001F588B">
          <w:rPr>
            <w:sz w:val="24"/>
            <w:szCs w:val="24"/>
          </w:rPr>
          <w:t>4% shorter</w:t>
        </w:r>
      </w:ins>
      <w:ins w:id="447" w:author="john davis" w:date="2022-07-14T11:06:00Z">
        <w:r w:rsidR="001F588B">
          <w:rPr>
            <w:sz w:val="24"/>
            <w:szCs w:val="24"/>
          </w:rPr>
          <w:t xml:space="preserve"> N50</w:t>
        </w:r>
      </w:ins>
      <w:ins w:id="448" w:author="john davis" w:date="2022-07-14T11:07:00Z">
        <w:r w:rsidR="001F588B">
          <w:rPr>
            <w:sz w:val="24"/>
            <w:szCs w:val="24"/>
          </w:rPr>
          <w:t>s</w:t>
        </w:r>
      </w:ins>
      <w:ins w:id="449" w:author="Julin Maloof" w:date="2022-08-12T16:43:00Z">
        <w:r w:rsidR="002D06B1">
          <w:rPr>
            <w:sz w:val="24"/>
            <w:szCs w:val="24"/>
          </w:rPr>
          <w:t>.  H</w:t>
        </w:r>
      </w:ins>
      <w:ins w:id="450" w:author="Julin Maloof" w:date="2022-08-12T16:44:00Z">
        <w:r w:rsidR="002D06B1">
          <w:rPr>
            <w:sz w:val="24"/>
            <w:szCs w:val="24"/>
          </w:rPr>
          <w:t>owever, the full Da-Ae assembly has</w:t>
        </w:r>
      </w:ins>
      <w:ins w:id="451" w:author="john davis" w:date="2022-07-14T11:29:00Z">
        <w:del w:id="452" w:author="Julin Maloof" w:date="2022-08-12T16:44:00Z">
          <w:r w:rsidR="007F07AA" w:rsidDel="002D06B1">
            <w:rPr>
              <w:sz w:val="24"/>
              <w:szCs w:val="24"/>
            </w:rPr>
            <w:delText xml:space="preserve"> while having</w:delText>
          </w:r>
        </w:del>
        <w:r w:rsidR="007F07AA">
          <w:rPr>
            <w:sz w:val="24"/>
            <w:szCs w:val="24"/>
          </w:rPr>
          <w:t xml:space="preserve"> 12% </w:t>
        </w:r>
      </w:ins>
      <w:ins w:id="453" w:author="john davis" w:date="2022-07-14T11:31:00Z">
        <w:r w:rsidR="007F07AA">
          <w:rPr>
            <w:sz w:val="24"/>
            <w:szCs w:val="24"/>
          </w:rPr>
          <w:t>more unambiguous bases</w:t>
        </w:r>
      </w:ins>
      <w:ins w:id="454" w:author="Julin Maloof" w:date="2022-08-12T16:44:00Z">
        <w:r w:rsidR="002D06B1">
          <w:rPr>
            <w:sz w:val="24"/>
            <w:szCs w:val="24"/>
          </w:rPr>
          <w:t xml:space="preserve"> tha</w:t>
        </w:r>
      </w:ins>
      <w:ins w:id="455" w:author="Julin Maloof" w:date="2022-08-12T16:45:00Z">
        <w:r w:rsidR="002D06B1">
          <w:rPr>
            <w:sz w:val="24"/>
            <w:szCs w:val="24"/>
          </w:rPr>
          <w:t xml:space="preserve">n </w:t>
        </w:r>
        <w:proofErr w:type="spellStart"/>
        <w:r w:rsidR="002D06B1">
          <w:rPr>
            <w:sz w:val="24"/>
            <w:szCs w:val="24"/>
          </w:rPr>
          <w:t>Da</w:t>
        </w:r>
      </w:ins>
      <w:ins w:id="456" w:author="Julin Maloof" w:date="2022-08-12T16:44:00Z">
        <w:r w:rsidR="002D06B1">
          <w:rPr>
            <w:sz w:val="24"/>
            <w:szCs w:val="24"/>
          </w:rPr>
          <w:t>rmor-bzh</w:t>
        </w:r>
        <w:proofErr w:type="spellEnd"/>
        <w:r w:rsidR="002D06B1">
          <w:rPr>
            <w:sz w:val="24"/>
            <w:szCs w:val="24"/>
          </w:rPr>
          <w:t xml:space="preserve"> v10, while the </w:t>
        </w:r>
      </w:ins>
      <w:ins w:id="457" w:author="Julin Maloof" w:date="2022-08-12T16:45:00Z">
        <w:r w:rsidR="002D06B1">
          <w:rPr>
            <w:sz w:val="24"/>
            <w:szCs w:val="24"/>
          </w:rPr>
          <w:t>pseudomolecule Da-Ae assembly has</w:t>
        </w:r>
      </w:ins>
      <w:ins w:id="458" w:author="john davis" w:date="2022-07-14T11:31:00Z">
        <w:del w:id="459" w:author="Julin Maloof" w:date="2022-08-12T16:45:00Z">
          <w:r w:rsidR="007F07AA" w:rsidDel="002D06B1">
            <w:rPr>
              <w:sz w:val="24"/>
              <w:szCs w:val="24"/>
            </w:rPr>
            <w:delText xml:space="preserve"> in the full assembly with</w:delText>
          </w:r>
        </w:del>
        <w:r w:rsidR="007F07AA">
          <w:rPr>
            <w:sz w:val="24"/>
            <w:szCs w:val="24"/>
          </w:rPr>
          <w:t xml:space="preserve"> 4% </w:t>
        </w:r>
        <w:del w:id="460" w:author="Julin Maloof" w:date="2022-08-12T16:45:00Z">
          <w:r w:rsidR="007F07AA" w:rsidDel="002D06B1">
            <w:rPr>
              <w:sz w:val="24"/>
              <w:szCs w:val="24"/>
            </w:rPr>
            <w:delText>less</w:delText>
          </w:r>
        </w:del>
      </w:ins>
      <w:ins w:id="461" w:author="Julin Maloof" w:date="2022-08-12T16:45:00Z">
        <w:r w:rsidR="002D06B1">
          <w:rPr>
            <w:sz w:val="24"/>
            <w:szCs w:val="24"/>
          </w:rPr>
          <w:t>fewer</w:t>
        </w:r>
      </w:ins>
      <w:ins w:id="462" w:author="john davis" w:date="2022-07-14T11:30:00Z">
        <w:r w:rsidR="007F07AA">
          <w:rPr>
            <w:sz w:val="24"/>
            <w:szCs w:val="24"/>
          </w:rPr>
          <w:t xml:space="preserve"> </w:t>
        </w:r>
      </w:ins>
      <w:ins w:id="463" w:author="john davis" w:date="2022-07-14T11:31:00Z">
        <w:r w:rsidR="007F07AA">
          <w:rPr>
            <w:sz w:val="24"/>
            <w:szCs w:val="24"/>
          </w:rPr>
          <w:t xml:space="preserve">unambiguous bases </w:t>
        </w:r>
        <w:del w:id="464" w:author="Julin Maloof" w:date="2022-08-12T16:45:00Z">
          <w:r w:rsidR="007F07AA" w:rsidDel="002D06B1">
            <w:rPr>
              <w:sz w:val="24"/>
              <w:szCs w:val="24"/>
            </w:rPr>
            <w:delText>in the pseudomolecule assembly</w:delText>
          </w:r>
        </w:del>
      </w:ins>
      <w:ins w:id="465" w:author="Julin Maloof" w:date="2022-08-12T16:45:00Z">
        <w:r w:rsidR="002D06B1">
          <w:rPr>
            <w:sz w:val="24"/>
            <w:szCs w:val="24"/>
          </w:rPr>
          <w:t xml:space="preserve">Than </w:t>
        </w:r>
        <w:proofErr w:type="spellStart"/>
        <w:r w:rsidR="002D06B1">
          <w:rPr>
            <w:sz w:val="24"/>
            <w:szCs w:val="24"/>
          </w:rPr>
          <w:t>Darmor-bzh</w:t>
        </w:r>
        <w:proofErr w:type="spellEnd"/>
        <w:r w:rsidR="002D06B1">
          <w:rPr>
            <w:sz w:val="24"/>
            <w:szCs w:val="24"/>
          </w:rPr>
          <w:t xml:space="preserve"> v10</w:t>
        </w:r>
      </w:ins>
      <w:ins w:id="466" w:author="john davis" w:date="2022-07-14T11:31:00Z">
        <w:r w:rsidR="007F07AA">
          <w:rPr>
            <w:sz w:val="24"/>
            <w:szCs w:val="24"/>
          </w:rPr>
          <w:t xml:space="preserve"> (Table 1).</w:t>
        </w:r>
      </w:ins>
      <w:ins w:id="467" w:author="john davis" w:date="2022-07-14T11:34:00Z">
        <w:r w:rsidR="004E7F49">
          <w:rPr>
            <w:sz w:val="24"/>
            <w:szCs w:val="24"/>
          </w:rPr>
          <w:t xml:space="preserve"> When comparing BUSCO</w:t>
        </w:r>
      </w:ins>
      <w:ins w:id="468" w:author="Julin Maloof" w:date="2022-08-12T16:46:00Z">
        <w:r w:rsidR="002D06B1">
          <w:rPr>
            <w:sz w:val="24"/>
            <w:szCs w:val="24"/>
          </w:rPr>
          <w:t xml:space="preserve"> scores</w:t>
        </w:r>
      </w:ins>
      <w:ins w:id="469" w:author="john davis" w:date="2022-07-14T11:34:00Z">
        <w:del w:id="470" w:author="Julin Maloof" w:date="2022-08-12T16:46:00Z">
          <w:r w:rsidR="004E7F49" w:rsidDel="002D06B1">
            <w:rPr>
              <w:sz w:val="24"/>
              <w:szCs w:val="24"/>
            </w:rPr>
            <w:delText>s</w:delText>
          </w:r>
        </w:del>
      </w:ins>
      <w:ins w:id="471" w:author="john davis" w:date="2022-07-14T11:35:00Z">
        <w:r w:rsidR="004E7F49">
          <w:rPr>
            <w:sz w:val="24"/>
            <w:szCs w:val="24"/>
          </w:rPr>
          <w:t xml:space="preserve"> using the</w:t>
        </w:r>
      </w:ins>
      <w:ins w:id="472"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73" w:author="john davis" w:date="2022-07-14T11:34:00Z">
        <w:r w:rsidR="004E7F49">
          <w:rPr>
            <w:sz w:val="24"/>
            <w:szCs w:val="24"/>
          </w:rPr>
          <w:t>, both the Da-Ae assembly and t</w:t>
        </w:r>
      </w:ins>
      <w:ins w:id="474" w:author="john davis" w:date="2022-07-14T11:35:00Z">
        <w:r w:rsidR="004E7F49">
          <w:rPr>
            <w:sz w:val="24"/>
            <w:szCs w:val="24"/>
          </w:rPr>
          <w:t xml:space="preserve">he </w:t>
        </w:r>
        <w:proofErr w:type="spellStart"/>
        <w:r w:rsidR="004E7F49">
          <w:rPr>
            <w:sz w:val="24"/>
            <w:szCs w:val="24"/>
          </w:rPr>
          <w:t>Darmor-bzh</w:t>
        </w:r>
        <w:proofErr w:type="spellEnd"/>
        <w:r w:rsidR="004E7F49">
          <w:rPr>
            <w:sz w:val="24"/>
            <w:szCs w:val="24"/>
          </w:rPr>
          <w:t xml:space="preserve"> v10 assemblies had</w:t>
        </w:r>
        <w:del w:id="475" w:author="Julin Maloof" w:date="2022-08-12T16:46:00Z">
          <w:r w:rsidR="004E7F49" w:rsidDel="002D06B1">
            <w:rPr>
              <w:sz w:val="24"/>
              <w:szCs w:val="24"/>
            </w:rPr>
            <w:delText xml:space="preserve"> a</w:delText>
          </w:r>
        </w:del>
      </w:ins>
      <w:ins w:id="476" w:author="Julin Maloof" w:date="2022-08-12T16:46:00Z">
        <w:r w:rsidR="002D06B1" w:rsidRPr="002D06B1">
          <w:rPr>
            <w:sz w:val="24"/>
            <w:szCs w:val="24"/>
          </w:rPr>
          <w:t xml:space="preserve"> </w:t>
        </w:r>
        <w:r w:rsidR="002D06B1">
          <w:rPr>
            <w:sz w:val="24"/>
            <w:szCs w:val="24"/>
          </w:rPr>
          <w:t>BUSCO</w:t>
        </w:r>
      </w:ins>
      <w:ins w:id="477" w:author="john davis" w:date="2022-07-14T11:35:00Z">
        <w:r w:rsidR="004E7F49">
          <w:rPr>
            <w:sz w:val="24"/>
            <w:szCs w:val="24"/>
          </w:rPr>
          <w:t xml:space="preserve"> compl</w:t>
        </w:r>
      </w:ins>
      <w:ins w:id="478" w:author="john davis" w:date="2022-07-14T11:37:00Z">
        <w:r w:rsidR="004E7F49">
          <w:rPr>
            <w:sz w:val="24"/>
            <w:szCs w:val="24"/>
          </w:rPr>
          <w:t xml:space="preserve">ete </w:t>
        </w:r>
        <w:del w:id="479" w:author="Julin Maloof" w:date="2022-08-12T16:46:00Z">
          <w:r w:rsidR="004E7F49" w:rsidDel="002D06B1">
            <w:rPr>
              <w:sz w:val="24"/>
              <w:szCs w:val="24"/>
            </w:rPr>
            <w:delText xml:space="preserve">BUSCO </w:delText>
          </w:r>
        </w:del>
        <w:r w:rsidR="004E7F49">
          <w:rPr>
            <w:sz w:val="24"/>
            <w:szCs w:val="24"/>
          </w:rPr>
          <w:t xml:space="preserve">scores of 98.5% while </w:t>
        </w:r>
        <w:proofErr w:type="spellStart"/>
        <w:r w:rsidR="004E7F49">
          <w:rPr>
            <w:sz w:val="24"/>
            <w:szCs w:val="24"/>
          </w:rPr>
          <w:t>Darmor-bzh</w:t>
        </w:r>
        <w:proofErr w:type="spellEnd"/>
        <w:r w:rsidR="004E7F49">
          <w:rPr>
            <w:sz w:val="24"/>
            <w:szCs w:val="24"/>
          </w:rPr>
          <w:t xml:space="preserve"> v4.1 had a slightly </w:t>
        </w:r>
      </w:ins>
      <w:ins w:id="480" w:author="john davis" w:date="2022-07-14T11:38:00Z">
        <w:r w:rsidR="004E7F49">
          <w:rPr>
            <w:sz w:val="24"/>
            <w:szCs w:val="24"/>
          </w:rPr>
          <w:t xml:space="preserve">lower score of 98.2%. </w:t>
        </w:r>
        <w:r w:rsidR="00D82289">
          <w:rPr>
            <w:sz w:val="24"/>
            <w:szCs w:val="24"/>
          </w:rPr>
          <w:t xml:space="preserve">Both </w:t>
        </w:r>
        <w:proofErr w:type="spellStart"/>
        <w:r w:rsidR="00D82289">
          <w:rPr>
            <w:sz w:val="24"/>
            <w:szCs w:val="24"/>
          </w:rPr>
          <w:t>Darmor-bzh</w:t>
        </w:r>
        <w:proofErr w:type="spellEnd"/>
        <w:r w:rsidR="00D82289">
          <w:rPr>
            <w:sz w:val="24"/>
            <w:szCs w:val="24"/>
          </w:rPr>
          <w:t xml:space="preserve"> assembl</w:t>
        </w:r>
      </w:ins>
      <w:ins w:id="481"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82"/>
      <w:commentRangeStart w:id="483"/>
      <w:commentRangeStart w:id="484"/>
      <w:commentRangeStart w:id="485"/>
      <w:r>
        <w:rPr>
          <w:i/>
          <w:iCs/>
          <w:sz w:val="24"/>
          <w:szCs w:val="24"/>
        </w:rPr>
        <w:t xml:space="preserve">Genome Completeness </w:t>
      </w:r>
      <w:r w:rsidRPr="005F4A48">
        <w:rPr>
          <w:i/>
          <w:iCs/>
          <w:sz w:val="24"/>
          <w:szCs w:val="24"/>
        </w:rPr>
        <w:t>Analysis</w:t>
      </w:r>
    </w:p>
    <w:p w14:paraId="31C56561" w14:textId="33650655" w:rsidR="00F52EBF" w:rsidRDefault="00F52EBF" w:rsidP="00576085">
      <w:pPr>
        <w:spacing w:line="480" w:lineRule="auto"/>
        <w:ind w:firstLine="720"/>
        <w:rPr>
          <w:sz w:val="24"/>
          <w:szCs w:val="24"/>
        </w:rPr>
      </w:pPr>
      <w:r>
        <w:rPr>
          <w:sz w:val="24"/>
          <w:szCs w:val="24"/>
        </w:rPr>
        <w:t xml:space="preserve">Genome completeness of Da-Ae and </w:t>
      </w:r>
      <w:proofErr w:type="spellStart"/>
      <w:r>
        <w:rPr>
          <w:sz w:val="24"/>
          <w:szCs w:val="24"/>
        </w:rPr>
        <w:t>Darmor-bzh</w:t>
      </w:r>
      <w:proofErr w:type="spellEnd"/>
      <w:ins w:id="486" w:author="John Thompson Davis" w:date="2022-07-25T08:55:00Z">
        <w:r w:rsidR="00916157">
          <w:rPr>
            <w:sz w:val="24"/>
            <w:szCs w:val="24"/>
          </w:rPr>
          <w:t xml:space="preserve"> v4.1 and </w:t>
        </w:r>
      </w:ins>
      <w:proofErr w:type="spellStart"/>
      <w:ins w:id="487" w:author="John Thompson Davis" w:date="2022-07-25T08:56:00Z">
        <w:r w:rsidR="00916157">
          <w:rPr>
            <w:sz w:val="24"/>
            <w:szCs w:val="24"/>
          </w:rPr>
          <w:t>Darmor-bzh</w:t>
        </w:r>
        <w:proofErr w:type="spellEnd"/>
        <w:r w:rsidR="00916157">
          <w:rPr>
            <w:sz w:val="24"/>
            <w:szCs w:val="24"/>
          </w:rPr>
          <w:t xml:space="preserve"> v10</w:t>
        </w:r>
      </w:ins>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w:t>
      </w:r>
      <w:ins w:id="488" w:author="John Thompson Davis" w:date="2022-07-28T23:22:00Z">
        <w:r w:rsidR="0006005A" w:rsidRPr="0006005A">
          <w:rPr>
            <w:sz w:val="24"/>
            <w:szCs w:val="24"/>
          </w:rPr>
          <w:t>111</w:t>
        </w:r>
        <w:r w:rsidR="0006005A">
          <w:rPr>
            <w:sz w:val="24"/>
            <w:szCs w:val="24"/>
          </w:rPr>
          <w:t>,</w:t>
        </w:r>
        <w:r w:rsidR="0006005A" w:rsidRPr="0006005A">
          <w:rPr>
            <w:sz w:val="24"/>
            <w:szCs w:val="24"/>
          </w:rPr>
          <w:t>836</w:t>
        </w:r>
        <w:r w:rsidR="0006005A">
          <w:rPr>
            <w:sz w:val="24"/>
            <w:szCs w:val="24"/>
          </w:rPr>
          <w:t xml:space="preserve"> </w:t>
        </w:r>
      </w:ins>
      <w:del w:id="489" w:author="John Thompson Davis" w:date="2022-07-28T23:22:00Z">
        <w:r w:rsidDel="0006005A">
          <w:rPr>
            <w:sz w:val="24"/>
            <w:szCs w:val="24"/>
          </w:rPr>
          <w:delText>117,447</w:delText>
        </w:r>
        <w:r w:rsidRPr="004C5122" w:rsidDel="0006005A">
          <w:rPr>
            <w:color w:val="FF0000"/>
            <w:sz w:val="24"/>
            <w:szCs w:val="24"/>
          </w:rPr>
          <w:delText xml:space="preserve"> </w:delText>
        </w:r>
      </w:del>
      <w:r>
        <w:rPr>
          <w:sz w:val="24"/>
          <w:szCs w:val="24"/>
        </w:rPr>
        <w:t>(8</w:t>
      </w:r>
      <w:ins w:id="490" w:author="John Thompson Davis" w:date="2022-07-28T23:23:00Z">
        <w:r w:rsidR="0006005A">
          <w:rPr>
            <w:sz w:val="24"/>
            <w:szCs w:val="24"/>
          </w:rPr>
          <w:t>4</w:t>
        </w:r>
      </w:ins>
      <w:del w:id="491" w:author="John Thompson Davis" w:date="2022-07-28T23:23:00Z">
        <w:r w:rsidDel="0006005A">
          <w:rPr>
            <w:sz w:val="24"/>
            <w:szCs w:val="24"/>
          </w:rPr>
          <w:delText>8</w:delText>
        </w:r>
      </w:del>
      <w:r>
        <w:rPr>
          <w:sz w:val="24"/>
          <w:szCs w:val="24"/>
        </w:rPr>
        <w:t>.</w:t>
      </w:r>
      <w:ins w:id="492" w:author="John Thompson Davis" w:date="2022-07-28T23:23:00Z">
        <w:r w:rsidR="0006005A">
          <w:rPr>
            <w:sz w:val="24"/>
            <w:szCs w:val="24"/>
          </w:rPr>
          <w:t>00</w:t>
        </w:r>
      </w:ins>
      <w:del w:id="493" w:author="John Thompson Davis" w:date="2022-07-28T23:23:00Z">
        <w:r w:rsidDel="0006005A">
          <w:rPr>
            <w:sz w:val="24"/>
            <w:szCs w:val="24"/>
          </w:rPr>
          <w:delText>22</w:delText>
        </w:r>
      </w:del>
      <w:r>
        <w:rPr>
          <w:sz w:val="24"/>
          <w:szCs w:val="24"/>
        </w:rPr>
        <w:t xml:space="preserve">%) were present in </w:t>
      </w:r>
      <w:del w:id="494" w:author="John Thompson Davis" w:date="2022-07-28T23:23:00Z">
        <w:r w:rsidDel="0006005A">
          <w:rPr>
            <w:sz w:val="24"/>
            <w:szCs w:val="24"/>
          </w:rPr>
          <w:delText xml:space="preserve">both </w:delText>
        </w:r>
      </w:del>
      <w:ins w:id="495" w:author="John Thompson Davis" w:date="2022-07-28T23:23:00Z">
        <w:r w:rsidR="0006005A">
          <w:rPr>
            <w:sz w:val="24"/>
            <w:szCs w:val="24"/>
          </w:rPr>
          <w:t>the pseudo</w:t>
        </w:r>
      </w:ins>
      <w:ins w:id="496" w:author="John Thompson Davis" w:date="2022-07-28T23:24:00Z">
        <w:r w:rsidR="0006005A">
          <w:rPr>
            <w:sz w:val="24"/>
            <w:szCs w:val="24"/>
          </w:rPr>
          <w:t>molecules of all three</w:t>
        </w:r>
      </w:ins>
      <w:ins w:id="497" w:author="John Thompson Davis" w:date="2022-07-28T23:23:00Z">
        <w:r w:rsidR="0006005A">
          <w:rPr>
            <w:sz w:val="24"/>
            <w:szCs w:val="24"/>
          </w:rPr>
          <w:t xml:space="preserve"> </w:t>
        </w:r>
      </w:ins>
      <w:r>
        <w:rPr>
          <w:sz w:val="24"/>
          <w:szCs w:val="24"/>
        </w:rPr>
        <w:t>genomes</w:t>
      </w:r>
      <w:ins w:id="498" w:author="John Thompson Davis" w:date="2022-07-28T23:25:00Z">
        <w:r w:rsidR="0006005A">
          <w:rPr>
            <w:sz w:val="24"/>
            <w:szCs w:val="24"/>
          </w:rPr>
          <w:t>.</w:t>
        </w:r>
      </w:ins>
      <w:del w:id="499" w:author="John Thompson Davis" w:date="2022-07-28T23:25:00Z">
        <w:r w:rsidDel="0006005A">
          <w:rPr>
            <w:sz w:val="24"/>
            <w:szCs w:val="24"/>
          </w:rPr>
          <w:delText>,</w:delText>
        </w:r>
      </w:del>
      <w:r>
        <w:rPr>
          <w:sz w:val="24"/>
          <w:szCs w:val="24"/>
        </w:rPr>
        <w:t xml:space="preserve"> </w:t>
      </w:r>
      <w:ins w:id="500" w:author="John Thompson Davis" w:date="2022-07-28T23:27:00Z">
        <w:r w:rsidR="0097238D">
          <w:rPr>
            <w:sz w:val="24"/>
            <w:szCs w:val="24"/>
          </w:rPr>
          <w:t xml:space="preserve">Da-Ae and </w:t>
        </w:r>
        <w:proofErr w:type="spellStart"/>
        <w:r w:rsidR="0097238D">
          <w:rPr>
            <w:sz w:val="24"/>
            <w:szCs w:val="24"/>
          </w:rPr>
          <w:t>Darmor-bzh</w:t>
        </w:r>
        <w:proofErr w:type="spellEnd"/>
        <w:r w:rsidR="0097238D">
          <w:rPr>
            <w:sz w:val="24"/>
            <w:szCs w:val="24"/>
          </w:rPr>
          <w:t xml:space="preserve"> v10 had the most</w:t>
        </w:r>
      </w:ins>
      <w:ins w:id="501" w:author="John Thompson Davis" w:date="2022-07-28T23:28:00Z">
        <w:r w:rsidR="0097238D">
          <w:rPr>
            <w:sz w:val="24"/>
            <w:szCs w:val="24"/>
          </w:rPr>
          <w:t xml:space="preserve"> overlap </w:t>
        </w:r>
      </w:ins>
      <w:ins w:id="502" w:author="John Thompson Davis" w:date="2022-07-28T23:29:00Z">
        <w:r w:rsidR="0097238D">
          <w:rPr>
            <w:sz w:val="24"/>
            <w:szCs w:val="24"/>
          </w:rPr>
          <w:t>containing</w:t>
        </w:r>
      </w:ins>
      <w:ins w:id="503" w:author="John Thompson Davis" w:date="2022-07-28T23:28:00Z">
        <w:r w:rsidR="0097238D">
          <w:rPr>
            <w:sz w:val="24"/>
            <w:szCs w:val="24"/>
          </w:rPr>
          <w:t xml:space="preserve"> </w:t>
        </w:r>
        <w:r w:rsidR="0097238D" w:rsidRPr="0097238D">
          <w:rPr>
            <w:sz w:val="24"/>
            <w:szCs w:val="24"/>
          </w:rPr>
          <w:t>116</w:t>
        </w:r>
        <w:r w:rsidR="0097238D">
          <w:rPr>
            <w:sz w:val="24"/>
            <w:szCs w:val="24"/>
          </w:rPr>
          <w:t>,</w:t>
        </w:r>
        <w:r w:rsidR="0097238D" w:rsidRPr="0097238D">
          <w:rPr>
            <w:sz w:val="24"/>
            <w:szCs w:val="24"/>
          </w:rPr>
          <w:t>897</w:t>
        </w:r>
        <w:r w:rsidR="0097238D">
          <w:rPr>
            <w:sz w:val="24"/>
            <w:szCs w:val="24"/>
          </w:rPr>
          <w:t xml:space="preserve"> (</w:t>
        </w:r>
        <w:r w:rsidR="0097238D" w:rsidRPr="0097238D">
          <w:rPr>
            <w:sz w:val="24"/>
            <w:szCs w:val="24"/>
          </w:rPr>
          <w:t>87</w:t>
        </w:r>
        <w:r w:rsidR="0097238D">
          <w:rPr>
            <w:sz w:val="24"/>
            <w:szCs w:val="24"/>
          </w:rPr>
          <w:t>.</w:t>
        </w:r>
        <w:r w:rsidR="0097238D" w:rsidRPr="0097238D">
          <w:rPr>
            <w:sz w:val="24"/>
            <w:szCs w:val="24"/>
          </w:rPr>
          <w:t>8</w:t>
        </w:r>
        <w:r w:rsidR="0097238D">
          <w:rPr>
            <w:sz w:val="24"/>
            <w:szCs w:val="24"/>
          </w:rPr>
          <w:t>1%)</w:t>
        </w:r>
      </w:ins>
      <w:del w:id="504" w:author="John Thompson Davis" w:date="2022-07-28T23:28:00Z">
        <w:r w:rsidDel="0097238D">
          <w:rPr>
            <w:sz w:val="24"/>
            <w:szCs w:val="24"/>
          </w:rPr>
          <w:delText>1,300</w:delText>
        </w:r>
        <w:r w:rsidRPr="004C5122" w:rsidDel="0097238D">
          <w:rPr>
            <w:color w:val="FF0000"/>
            <w:sz w:val="24"/>
            <w:szCs w:val="24"/>
          </w:rPr>
          <w:delText xml:space="preserve"> </w:delText>
        </w:r>
        <w:r w:rsidDel="0097238D">
          <w:rPr>
            <w:sz w:val="24"/>
            <w:szCs w:val="24"/>
          </w:rPr>
          <w:delText>(0.98%)</w:delText>
        </w:r>
      </w:del>
      <w:r>
        <w:rPr>
          <w:sz w:val="24"/>
          <w:szCs w:val="24"/>
        </w:rPr>
        <w:t xml:space="preserve"> </w:t>
      </w:r>
      <w:ins w:id="505" w:author="John Thompson Davis" w:date="2022-07-28T23:29:00Z">
        <w:r w:rsidR="0097238D">
          <w:rPr>
            <w:sz w:val="24"/>
            <w:szCs w:val="24"/>
          </w:rPr>
          <w:t xml:space="preserve">of the same </w:t>
        </w:r>
      </w:ins>
      <w:proofErr w:type="spellStart"/>
      <w:ins w:id="506" w:author="John Thompson Davis" w:date="2022-07-28T23:30:00Z">
        <w:r w:rsidR="0097238D">
          <w:rPr>
            <w:sz w:val="24"/>
            <w:szCs w:val="24"/>
          </w:rPr>
          <w:t>U</w:t>
        </w:r>
      </w:ins>
      <w:ins w:id="507" w:author="John Thompson Davis" w:date="2022-07-28T23:29:00Z">
        <w:r w:rsidR="0097238D">
          <w:rPr>
            <w:sz w:val="24"/>
            <w:szCs w:val="24"/>
          </w:rPr>
          <w:t>nigene</w:t>
        </w:r>
        <w:proofErr w:type="spellEnd"/>
        <w:r w:rsidR="0097238D">
          <w:rPr>
            <w:sz w:val="24"/>
            <w:szCs w:val="24"/>
          </w:rPr>
          <w:t xml:space="preserve"> sequences in their genomes</w:t>
        </w:r>
      </w:ins>
      <w:ins w:id="508" w:author="John Thompson Davis" w:date="2022-07-28T23:30:00Z">
        <w:r w:rsidR="0097238D">
          <w:rPr>
            <w:sz w:val="24"/>
            <w:szCs w:val="24"/>
          </w:rPr>
          <w:t xml:space="preserve">. </w:t>
        </w:r>
      </w:ins>
      <w:ins w:id="509" w:author="John Thompson Davis" w:date="2022-07-28T23:32:00Z">
        <w:r w:rsidR="00840603">
          <w:rPr>
            <w:sz w:val="24"/>
            <w:szCs w:val="24"/>
          </w:rPr>
          <w:t xml:space="preserve">Overall </w:t>
        </w:r>
        <w:proofErr w:type="spellStart"/>
        <w:r w:rsidR="00840603">
          <w:rPr>
            <w:sz w:val="24"/>
            <w:szCs w:val="24"/>
          </w:rPr>
          <w:t>Darmor-bzh</w:t>
        </w:r>
        <w:proofErr w:type="spellEnd"/>
        <w:r w:rsidR="00840603">
          <w:rPr>
            <w:sz w:val="24"/>
            <w:szCs w:val="24"/>
          </w:rPr>
          <w:t xml:space="preserve"> v10 contained the most </w:t>
        </w:r>
        <w:proofErr w:type="spellStart"/>
        <w:r w:rsidR="00840603">
          <w:rPr>
            <w:sz w:val="24"/>
            <w:szCs w:val="24"/>
          </w:rPr>
          <w:t>Unigene</w:t>
        </w:r>
        <w:proofErr w:type="spellEnd"/>
        <w:r w:rsidR="00840603">
          <w:rPr>
            <w:sz w:val="24"/>
            <w:szCs w:val="24"/>
          </w:rPr>
          <w:t xml:space="preserve"> sequences</w:t>
        </w:r>
      </w:ins>
      <w:ins w:id="510" w:author="John Thompson Davis" w:date="2022-07-28T23:33:00Z">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9</w:t>
        </w:r>
        <w:r w:rsidR="00AC02D6">
          <w:rPr>
            <w:sz w:val="24"/>
            <w:szCs w:val="24"/>
          </w:rPr>
          <w:t>,</w:t>
        </w:r>
      </w:ins>
      <w:ins w:id="511" w:author="John Thompson Davis" w:date="2022-07-28T23:32:00Z">
        <w:r w:rsidR="00840603">
          <w:rPr>
            <w:sz w:val="24"/>
            <w:szCs w:val="24"/>
          </w:rPr>
          <w:t xml:space="preserve"> </w:t>
        </w:r>
        <w:r w:rsidR="00AC02D6">
          <w:rPr>
            <w:sz w:val="24"/>
            <w:szCs w:val="24"/>
          </w:rPr>
          <w:t xml:space="preserve">with Da-Ae </w:t>
        </w:r>
      </w:ins>
      <w:ins w:id="512" w:author="John Thompson Davis" w:date="2022-07-28T23:33:00Z">
        <w:r w:rsidR="00AC02D6">
          <w:rPr>
            <w:sz w:val="24"/>
            <w:szCs w:val="24"/>
          </w:rPr>
          <w:t xml:space="preserve">a close second, </w:t>
        </w:r>
        <w:r w:rsidR="00AC02D6" w:rsidRPr="00AC02D6">
          <w:rPr>
            <w:sz w:val="24"/>
            <w:szCs w:val="24"/>
          </w:rPr>
          <w:t>118</w:t>
        </w:r>
        <w:r w:rsidR="00AC02D6">
          <w:rPr>
            <w:sz w:val="24"/>
            <w:szCs w:val="24"/>
          </w:rPr>
          <w:t>,</w:t>
        </w:r>
        <w:r w:rsidR="00AC02D6" w:rsidRPr="00AC02D6">
          <w:rPr>
            <w:sz w:val="24"/>
            <w:szCs w:val="24"/>
          </w:rPr>
          <w:t>193</w:t>
        </w:r>
        <w:r w:rsidR="00AC02D6">
          <w:rPr>
            <w:sz w:val="24"/>
            <w:szCs w:val="24"/>
          </w:rPr>
          <w:t xml:space="preserve">, and </w:t>
        </w:r>
        <w:proofErr w:type="spellStart"/>
        <w:r w:rsidR="00AC02D6">
          <w:rPr>
            <w:sz w:val="24"/>
            <w:szCs w:val="24"/>
          </w:rPr>
          <w:t>D</w:t>
        </w:r>
      </w:ins>
      <w:ins w:id="513" w:author="John Thompson Davis" w:date="2022-07-28T23:34:00Z">
        <w:r w:rsidR="00AC02D6">
          <w:rPr>
            <w:sz w:val="24"/>
            <w:szCs w:val="24"/>
          </w:rPr>
          <w:t>armor-bzh</w:t>
        </w:r>
        <w:proofErr w:type="spellEnd"/>
        <w:r w:rsidR="00AC02D6">
          <w:rPr>
            <w:sz w:val="24"/>
            <w:szCs w:val="24"/>
          </w:rPr>
          <w:t xml:space="preserve"> v4.1 in last with </w:t>
        </w:r>
        <w:r w:rsidR="00AC02D6" w:rsidRPr="00AC02D6">
          <w:rPr>
            <w:sz w:val="24"/>
            <w:szCs w:val="24"/>
          </w:rPr>
          <w:t>113</w:t>
        </w:r>
        <w:r w:rsidR="00AC02D6">
          <w:rPr>
            <w:sz w:val="24"/>
            <w:szCs w:val="24"/>
          </w:rPr>
          <w:t>,</w:t>
        </w:r>
        <w:r w:rsidR="00AC02D6" w:rsidRPr="00AC02D6">
          <w:rPr>
            <w:sz w:val="24"/>
            <w:szCs w:val="24"/>
          </w:rPr>
          <w:t>213</w:t>
        </w:r>
        <w:r w:rsidR="00AC02D6">
          <w:rPr>
            <w:sz w:val="24"/>
            <w:szCs w:val="24"/>
          </w:rPr>
          <w:t xml:space="preserve"> sequences. </w:t>
        </w:r>
      </w:ins>
      <w:ins w:id="514" w:author="John Thompson Davis" w:date="2022-07-28T23:36:00Z">
        <w:r w:rsidR="00AC02D6">
          <w:rPr>
            <w:sz w:val="24"/>
            <w:szCs w:val="24"/>
          </w:rPr>
          <w:t xml:space="preserve">A total of </w:t>
        </w:r>
      </w:ins>
      <w:del w:id="515" w:author="John Thompson Davis" w:date="2022-07-28T23:36:00Z">
        <w:r w:rsidDel="00AC02D6">
          <w:rPr>
            <w:sz w:val="24"/>
            <w:szCs w:val="24"/>
          </w:rPr>
          <w:delText>were present in only Da-Ae, 1,198</w:delText>
        </w:r>
        <w:r w:rsidRPr="004C5122" w:rsidDel="00AC02D6">
          <w:rPr>
            <w:color w:val="FF0000"/>
            <w:sz w:val="24"/>
            <w:szCs w:val="24"/>
          </w:rPr>
          <w:delText xml:space="preserve"> </w:delText>
        </w:r>
        <w:r w:rsidDel="00AC02D6">
          <w:rPr>
            <w:sz w:val="24"/>
            <w:szCs w:val="24"/>
          </w:rPr>
          <w:delText xml:space="preserve">(0.90%) were present in only Darmor-bzh, and </w:delText>
        </w:r>
      </w:del>
      <w:ins w:id="516" w:author="John Thompson Davis" w:date="2022-07-28T23:38:00Z">
        <w:r w:rsidR="00B31890" w:rsidRPr="00B31890">
          <w:rPr>
            <w:sz w:val="24"/>
            <w:szCs w:val="24"/>
          </w:rPr>
          <w:t>13</w:t>
        </w:r>
        <w:r w:rsidR="00B31890">
          <w:rPr>
            <w:sz w:val="24"/>
            <w:szCs w:val="24"/>
          </w:rPr>
          <w:t>,</w:t>
        </w:r>
        <w:r w:rsidR="00B31890" w:rsidRPr="00B31890">
          <w:rPr>
            <w:sz w:val="24"/>
            <w:szCs w:val="24"/>
          </w:rPr>
          <w:t>523</w:t>
        </w:r>
        <w:r w:rsidR="00B31890" w:rsidRPr="00B31890" w:rsidDel="00B31890">
          <w:rPr>
            <w:sz w:val="24"/>
            <w:szCs w:val="24"/>
          </w:rPr>
          <w:t xml:space="preserve"> </w:t>
        </w:r>
      </w:ins>
      <w:del w:id="517" w:author="John Thompson Davis" w:date="2022-07-28T23:38:00Z">
        <w:r w:rsidDel="00B31890">
          <w:rPr>
            <w:sz w:val="24"/>
            <w:szCs w:val="24"/>
          </w:rPr>
          <w:delText>13,182</w:delText>
        </w:r>
        <w:r w:rsidRPr="004C5122" w:rsidDel="00B31890">
          <w:rPr>
            <w:color w:val="FF0000"/>
            <w:sz w:val="24"/>
            <w:szCs w:val="24"/>
          </w:rPr>
          <w:delText xml:space="preserve"> </w:delText>
        </w:r>
      </w:del>
      <w:r>
        <w:rPr>
          <w:sz w:val="24"/>
          <w:szCs w:val="24"/>
        </w:rPr>
        <w:t>(</w:t>
      </w:r>
      <w:ins w:id="518" w:author="John Thompson Davis" w:date="2022-07-28T23:37:00Z">
        <w:r w:rsidR="00AC02D6" w:rsidRPr="00AC02D6">
          <w:rPr>
            <w:sz w:val="24"/>
            <w:szCs w:val="24"/>
          </w:rPr>
          <w:t>10</w:t>
        </w:r>
        <w:r w:rsidR="00AC02D6">
          <w:rPr>
            <w:sz w:val="24"/>
            <w:szCs w:val="24"/>
          </w:rPr>
          <w:t>.</w:t>
        </w:r>
        <w:r w:rsidR="00AC02D6" w:rsidRPr="00AC02D6">
          <w:rPr>
            <w:sz w:val="24"/>
            <w:szCs w:val="24"/>
          </w:rPr>
          <w:t>15</w:t>
        </w:r>
      </w:ins>
      <w:del w:id="519" w:author="John Thompson Davis" w:date="2022-07-28T23:37:00Z">
        <w:r w:rsidDel="00AC02D6">
          <w:rPr>
            <w:sz w:val="24"/>
            <w:szCs w:val="24"/>
          </w:rPr>
          <w:delText>9.90</w:delText>
        </w:r>
      </w:del>
      <w:r>
        <w:rPr>
          <w:sz w:val="24"/>
          <w:szCs w:val="24"/>
        </w:rPr>
        <w:t xml:space="preserve">%) were missing </w:t>
      </w:r>
      <w:commentRangeStart w:id="520"/>
      <w:r>
        <w:rPr>
          <w:sz w:val="24"/>
          <w:szCs w:val="24"/>
        </w:rPr>
        <w:t xml:space="preserve">from </w:t>
      </w:r>
      <w:ins w:id="521" w:author="John Thompson Davis" w:date="2022-07-28T23:38:00Z">
        <w:r w:rsidR="00B31890">
          <w:rPr>
            <w:sz w:val="24"/>
            <w:szCs w:val="24"/>
          </w:rPr>
          <w:t>all three</w:t>
        </w:r>
      </w:ins>
      <w:del w:id="522" w:author="John Thompson Davis" w:date="2022-07-28T23:38:00Z">
        <w:r w:rsidDel="00B31890">
          <w:rPr>
            <w:sz w:val="24"/>
            <w:szCs w:val="24"/>
          </w:rPr>
          <w:delText>both</w:delText>
        </w:r>
      </w:del>
      <w:r>
        <w:rPr>
          <w:sz w:val="24"/>
          <w:szCs w:val="24"/>
        </w:rPr>
        <w:t xml:space="preserve"> genomes.</w:t>
      </w:r>
      <w:commentRangeEnd w:id="520"/>
      <w:r w:rsidR="00AA71A6">
        <w:rPr>
          <w:rStyle w:val="CommentReference"/>
        </w:rPr>
        <w:commentReference w:id="520"/>
      </w:r>
      <w:r>
        <w:rPr>
          <w:sz w:val="24"/>
          <w:szCs w:val="24"/>
        </w:rPr>
        <w:t xml:space="preserve"> To determine </w:t>
      </w:r>
      <w:ins w:id="523" w:author="John Thompson Davis" w:date="2022-07-28T23:40:00Z">
        <w:r w:rsidR="008873E3">
          <w:rPr>
            <w:sz w:val="24"/>
            <w:szCs w:val="24"/>
          </w:rPr>
          <w:t xml:space="preserve">if </w:t>
        </w:r>
      </w:ins>
      <w:r>
        <w:rPr>
          <w:sz w:val="24"/>
          <w:szCs w:val="24"/>
        </w:rPr>
        <w:t xml:space="preserve">there were </w:t>
      </w:r>
      <w:del w:id="524" w:author="john davis" w:date="2022-08-01T12:44:00Z">
        <w:r w:rsidDel="008B65E5">
          <w:rPr>
            <w:sz w:val="24"/>
            <w:szCs w:val="24"/>
          </w:rPr>
          <w:delText>particular classes</w:delText>
        </w:r>
      </w:del>
      <w:ins w:id="525" w:author="john davis" w:date="2022-08-01T12:44:00Z">
        <w:r w:rsidR="008B65E5">
          <w:rPr>
            <w:sz w:val="24"/>
            <w:szCs w:val="24"/>
          </w:rPr>
          <w:t>classes</w:t>
        </w:r>
      </w:ins>
      <w:r>
        <w:rPr>
          <w:sz w:val="24"/>
          <w:szCs w:val="24"/>
        </w:rPr>
        <w:t xml:space="preserve"> of genes that were deleted in these genomes, we looked for enriched GO terms among the set of genes</w:t>
      </w:r>
      <w:commentRangeStart w:id="526"/>
      <w:ins w:id="527" w:author="John Thompson Davis" w:date="2022-07-28T23:41:00Z">
        <w:r w:rsidR="008873E3">
          <w:rPr>
            <w:sz w:val="24"/>
            <w:szCs w:val="24"/>
          </w:rPr>
          <w:t xml:space="preserve"> missing from the three genomes</w:t>
        </w:r>
      </w:ins>
      <w:commentRangeEnd w:id="526"/>
      <w:r w:rsidR="00AA71A6">
        <w:rPr>
          <w:rStyle w:val="CommentReference"/>
        </w:rPr>
        <w:commentReference w:id="526"/>
      </w:r>
      <w:ins w:id="528" w:author="John Thompson Davis" w:date="2022-07-28T23:41:00Z">
        <w:r w:rsidR="008873E3">
          <w:rPr>
            <w:sz w:val="24"/>
            <w:szCs w:val="24"/>
          </w:rPr>
          <w:t xml:space="preserve">. </w:t>
        </w:r>
      </w:ins>
      <w:commentRangeStart w:id="529"/>
      <w:commentRangeStart w:id="530"/>
      <w:del w:id="531" w:author="John Thompson Davis" w:date="2022-07-28T23:41:00Z">
        <w:r w:rsidDel="008873E3">
          <w:rPr>
            <w:sz w:val="24"/>
            <w:szCs w:val="24"/>
          </w:rPr>
          <w:delText xml:space="preserve"> that were either present in Da-Ae and missing in Darmor-bzh or present in Darmor-bzh but missing in Da-Ae. </w:delText>
        </w:r>
      </w:del>
      <w:r>
        <w:rPr>
          <w:sz w:val="24"/>
          <w:szCs w:val="24"/>
        </w:rPr>
        <w:t xml:space="preserve">We found an enrichment for </w:t>
      </w:r>
      <w:r>
        <w:rPr>
          <w:sz w:val="24"/>
          <w:szCs w:val="24"/>
        </w:rPr>
        <w:lastRenderedPageBreak/>
        <w:t xml:space="preserve">genes involved in </w:t>
      </w:r>
      <w:ins w:id="532" w:author="john davis" w:date="2022-08-01T12:59:00Z">
        <w:r w:rsidR="002B6B9C">
          <w:rPr>
            <w:sz w:val="24"/>
            <w:szCs w:val="24"/>
          </w:rPr>
          <w:t>responses to biotic and abiotic stressors</w:t>
        </w:r>
      </w:ins>
      <w:ins w:id="533" w:author="john davis" w:date="2022-08-01T13:05:00Z">
        <w:r w:rsidR="00576085">
          <w:rPr>
            <w:sz w:val="24"/>
            <w:szCs w:val="24"/>
          </w:rPr>
          <w:t xml:space="preserve"> </w:t>
        </w:r>
        <w:commentRangeStart w:id="534"/>
        <w:r w:rsidR="00576085">
          <w:rPr>
            <w:sz w:val="24"/>
            <w:szCs w:val="24"/>
          </w:rPr>
          <w:t>(Figure 7)</w:t>
        </w:r>
      </w:ins>
      <w:ins w:id="535" w:author="john davis" w:date="2022-08-01T12:59:00Z">
        <w:r w:rsidR="002B6B9C">
          <w:rPr>
            <w:sz w:val="24"/>
            <w:szCs w:val="24"/>
          </w:rPr>
          <w:t xml:space="preserve">. </w:t>
        </w:r>
      </w:ins>
      <w:commentRangeEnd w:id="534"/>
      <w:r w:rsidR="00D87C88">
        <w:rPr>
          <w:rStyle w:val="CommentReference"/>
        </w:rPr>
        <w:commentReference w:id="534"/>
      </w:r>
      <w:ins w:id="536" w:author="john davis" w:date="2022-08-01T12:59:00Z">
        <w:r w:rsidR="002B6B9C">
          <w:rPr>
            <w:sz w:val="24"/>
            <w:szCs w:val="24"/>
          </w:rPr>
          <w:t xml:space="preserve">We also looked for </w:t>
        </w:r>
        <w:proofErr w:type="spellStart"/>
        <w:r w:rsidR="002B6B9C">
          <w:rPr>
            <w:sz w:val="24"/>
            <w:szCs w:val="24"/>
          </w:rPr>
          <w:t>unigenes</w:t>
        </w:r>
        <w:proofErr w:type="spellEnd"/>
        <w:r w:rsidR="002B6B9C">
          <w:rPr>
            <w:sz w:val="24"/>
            <w:szCs w:val="24"/>
          </w:rPr>
          <w:t xml:space="preserve"> present in Da-Ae</w:t>
        </w:r>
        <w:r w:rsidR="00576085">
          <w:rPr>
            <w:sz w:val="24"/>
            <w:szCs w:val="24"/>
          </w:rPr>
          <w:t xml:space="preserve"> </w:t>
        </w:r>
      </w:ins>
      <w:ins w:id="537" w:author="john davis" w:date="2022-08-01T13:00:00Z">
        <w:r w:rsidR="00576085">
          <w:rPr>
            <w:sz w:val="24"/>
            <w:szCs w:val="24"/>
          </w:rPr>
          <w:t xml:space="preserve">but not in </w:t>
        </w:r>
        <w:proofErr w:type="spellStart"/>
        <w:r w:rsidR="00576085">
          <w:rPr>
            <w:sz w:val="24"/>
            <w:szCs w:val="24"/>
          </w:rPr>
          <w:t>Darmor-bzh</w:t>
        </w:r>
        <w:proofErr w:type="spellEnd"/>
        <w:r w:rsidR="00576085">
          <w:rPr>
            <w:sz w:val="24"/>
            <w:szCs w:val="24"/>
          </w:rPr>
          <w:t xml:space="preserve"> v10 and vice versa. </w:t>
        </w:r>
      </w:ins>
      <w:ins w:id="538" w:author="john davis" w:date="2022-08-01T13:04:00Z">
        <w:r w:rsidR="00576085">
          <w:rPr>
            <w:sz w:val="24"/>
            <w:szCs w:val="24"/>
          </w:rPr>
          <w:t xml:space="preserve">Here we found an enrichment for genes involved in </w:t>
        </w:r>
      </w:ins>
      <w:r>
        <w:rPr>
          <w:sz w:val="24"/>
          <w:szCs w:val="24"/>
        </w:rPr>
        <w:t xml:space="preserve">very long chain fatty acid metabolism, perhaps reflecting different breeding selection targets for these oil-seed crops (Figure 7).  We also found enrichment for genes involved in several hormone pathways </w:t>
      </w:r>
      <w:del w:id="539" w:author="john davis" w:date="2022-08-01T13:05:00Z">
        <w:r w:rsidDel="0058279B">
          <w:rPr>
            <w:sz w:val="24"/>
            <w:szCs w:val="24"/>
          </w:rPr>
          <w:delText xml:space="preserve">and in cuticle development, </w:delText>
        </w:r>
      </w:del>
      <w:r>
        <w:rPr>
          <w:sz w:val="24"/>
          <w:szCs w:val="24"/>
        </w:rPr>
        <w:t xml:space="preserve">potentially representing adaptations to different environmental stressors (Figure </w:t>
      </w:r>
      <w:ins w:id="540" w:author="john davis" w:date="2022-08-01T13:05:00Z">
        <w:r w:rsidR="0058279B">
          <w:rPr>
            <w:sz w:val="24"/>
            <w:szCs w:val="24"/>
          </w:rPr>
          <w:t>8</w:t>
        </w:r>
      </w:ins>
      <w:del w:id="541" w:author="john davis" w:date="2022-08-01T13:05:00Z">
        <w:r w:rsidDel="0058279B">
          <w:rPr>
            <w:sz w:val="24"/>
            <w:szCs w:val="24"/>
          </w:rPr>
          <w:delText>7</w:delText>
        </w:r>
      </w:del>
      <w:r>
        <w:rPr>
          <w:sz w:val="24"/>
          <w:szCs w:val="24"/>
        </w:rPr>
        <w:t xml:space="preserve">). </w:t>
      </w:r>
      <w:commentRangeEnd w:id="482"/>
      <w:r w:rsidR="005A7011">
        <w:rPr>
          <w:rStyle w:val="CommentReference"/>
        </w:rPr>
        <w:commentReference w:id="482"/>
      </w:r>
      <w:commentRangeEnd w:id="483"/>
      <w:r w:rsidR="00D16455">
        <w:rPr>
          <w:rStyle w:val="CommentReference"/>
        </w:rPr>
        <w:commentReference w:id="483"/>
      </w:r>
      <w:commentRangeEnd w:id="484"/>
      <w:r w:rsidR="005661F8">
        <w:rPr>
          <w:rStyle w:val="CommentReference"/>
        </w:rPr>
        <w:commentReference w:id="484"/>
      </w:r>
      <w:commentRangeEnd w:id="485"/>
      <w:r w:rsidR="002F13CC">
        <w:rPr>
          <w:rStyle w:val="CommentReference"/>
        </w:rPr>
        <w:commentReference w:id="485"/>
      </w:r>
      <w:commentRangeEnd w:id="529"/>
      <w:r w:rsidR="00D013E8">
        <w:rPr>
          <w:rStyle w:val="CommentReference"/>
        </w:rPr>
        <w:commentReference w:id="529"/>
      </w:r>
      <w:commentRangeEnd w:id="530"/>
      <w:r w:rsidR="00735D9D">
        <w:rPr>
          <w:rStyle w:val="CommentReference"/>
        </w:rPr>
        <w:commentReference w:id="530"/>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subgenomes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542"/>
      <w:commentRangeStart w:id="543"/>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542"/>
      <w:r>
        <w:rPr>
          <w:rStyle w:val="CommentReference"/>
        </w:rPr>
        <w:commentReference w:id="542"/>
      </w:r>
      <w:commentRangeEnd w:id="543"/>
      <w:r>
        <w:rPr>
          <w:rStyle w:val="CommentReference"/>
        </w:rPr>
        <w:commentReference w:id="543"/>
      </w:r>
    </w:p>
    <w:p w14:paraId="188F09E9" w14:textId="2569F2AC" w:rsidR="00F52EBF" w:rsidRPr="00E93962" w:rsidRDefault="00F52EBF" w:rsidP="00F52EBF">
      <w:pPr>
        <w:spacing w:line="480" w:lineRule="auto"/>
        <w:ind w:firstLine="720"/>
        <w:rPr>
          <w:i/>
          <w:sz w:val="24"/>
          <w:szCs w:val="24"/>
        </w:rPr>
      </w:pPr>
      <w:commentRangeStart w:id="544"/>
      <w:commentRangeStart w:id="545"/>
      <w:commentRangeStart w:id="546"/>
      <w:commentRangeStart w:id="547"/>
      <w:r>
        <w:rPr>
          <w:sz w:val="24"/>
          <w:szCs w:val="24"/>
        </w:rPr>
        <w:t xml:space="preserve">At the gene level, </w:t>
      </w:r>
      <w:r w:rsidRPr="005F4A48">
        <w:rPr>
          <w:sz w:val="24"/>
          <w:szCs w:val="24"/>
        </w:rPr>
        <w:t>there were 2</w:t>
      </w:r>
      <w:r>
        <w:rPr>
          <w:sz w:val="24"/>
          <w:szCs w:val="24"/>
        </w:rPr>
        <w:t>,</w:t>
      </w:r>
      <w:ins w:id="548" w:author="john davis" w:date="2022-07-01T10:41:00Z">
        <w:r w:rsidR="00882A9A">
          <w:rPr>
            <w:sz w:val="24"/>
            <w:szCs w:val="24"/>
          </w:rPr>
          <w:t>303</w:t>
        </w:r>
      </w:ins>
      <w:del w:id="549" w:author="john davis" w:date="2022-07-01T10:41:00Z">
        <w:r w:rsidRPr="005F4A48" w:rsidDel="00882A9A">
          <w:rPr>
            <w:sz w:val="24"/>
            <w:szCs w:val="24"/>
          </w:rPr>
          <w:delText>189</w:delText>
        </w:r>
      </w:del>
      <w:r w:rsidRPr="005F4A48">
        <w:rPr>
          <w:sz w:val="24"/>
          <w:szCs w:val="24"/>
        </w:rPr>
        <w:t xml:space="preserve">, </w:t>
      </w:r>
      <w:ins w:id="550" w:author="john davis" w:date="2022-07-01T10:54:00Z">
        <w:r w:rsidR="00F11556">
          <w:rPr>
            <w:sz w:val="24"/>
            <w:szCs w:val="24"/>
          </w:rPr>
          <w:t>3,111</w:t>
        </w:r>
      </w:ins>
      <w:del w:id="551"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552" w:author="john davis" w:date="2022-07-01T10:48:00Z">
        <w:r w:rsidR="00605248">
          <w:rPr>
            <w:sz w:val="24"/>
            <w:szCs w:val="24"/>
          </w:rPr>
          <w:t>2,269</w:t>
        </w:r>
      </w:ins>
      <w:del w:id="553" w:author="john davis" w:date="2022-07-01T10:44:00Z">
        <w:r w:rsidRPr="005F4A48" w:rsidDel="00A3623B">
          <w:rPr>
            <w:sz w:val="24"/>
            <w:szCs w:val="24"/>
          </w:rPr>
          <w:delText>823</w:delText>
        </w:r>
      </w:del>
      <w:r w:rsidRPr="005F4A48">
        <w:rPr>
          <w:sz w:val="24"/>
          <w:szCs w:val="24"/>
        </w:rPr>
        <w:t xml:space="preserve"> potential gene pairs in Da-Ae, </w:t>
      </w:r>
      <w:proofErr w:type="spellStart"/>
      <w:r w:rsidRPr="005F4A48">
        <w:rPr>
          <w:sz w:val="24"/>
          <w:szCs w:val="24"/>
        </w:rPr>
        <w:t>Darmor-bzh</w:t>
      </w:r>
      <w:proofErr w:type="spellEnd"/>
      <w:ins w:id="554" w:author="john davis" w:date="2022-07-01T10:37:00Z">
        <w:r w:rsidR="00882A9A">
          <w:rPr>
            <w:sz w:val="24"/>
            <w:szCs w:val="24"/>
          </w:rPr>
          <w:t xml:space="preserve"> v10</w:t>
        </w:r>
      </w:ins>
      <w:r w:rsidRPr="005F4A48">
        <w:rPr>
          <w:sz w:val="24"/>
          <w:szCs w:val="24"/>
        </w:rPr>
        <w:t xml:space="preserve">, and </w:t>
      </w:r>
      <w:del w:id="555" w:author="john davis" w:date="2022-07-01T10:37:00Z">
        <w:r w:rsidRPr="005F4A48" w:rsidDel="00882A9A">
          <w:rPr>
            <w:sz w:val="24"/>
            <w:szCs w:val="24"/>
          </w:rPr>
          <w:delText xml:space="preserve">Tapidor </w:delText>
        </w:r>
      </w:del>
      <w:ins w:id="556"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557" w:author="john davis" w:date="2022-07-01T10:42:00Z">
        <w:r w:rsidR="00882A9A">
          <w:rPr>
            <w:sz w:val="24"/>
            <w:szCs w:val="24"/>
          </w:rPr>
          <w:t>,</w:t>
        </w:r>
      </w:ins>
      <w:ins w:id="558" w:author="john davis" w:date="2022-07-01T10:41:00Z">
        <w:r w:rsidR="00882A9A">
          <w:rPr>
            <w:sz w:val="24"/>
            <w:szCs w:val="24"/>
          </w:rPr>
          <w:t>5</w:t>
        </w:r>
      </w:ins>
      <w:ins w:id="559" w:author="john davis" w:date="2022-07-01T10:42:00Z">
        <w:r w:rsidR="00882A9A">
          <w:rPr>
            <w:sz w:val="24"/>
            <w:szCs w:val="24"/>
          </w:rPr>
          <w:t>73</w:t>
        </w:r>
      </w:ins>
      <w:del w:id="560"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561" w:author="john davis" w:date="2022-07-01T10:54:00Z">
        <w:r w:rsidR="00F11556">
          <w:rPr>
            <w:sz w:val="24"/>
            <w:szCs w:val="24"/>
          </w:rPr>
          <w:t>1,310</w:t>
        </w:r>
      </w:ins>
      <w:del w:id="562"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563" w:author="john davis" w:date="2022-07-01T10:48:00Z">
        <w:r w:rsidR="00605248">
          <w:rPr>
            <w:sz w:val="24"/>
            <w:szCs w:val="24"/>
          </w:rPr>
          <w:t>1,426</w:t>
        </w:r>
      </w:ins>
      <w:del w:id="564"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544"/>
      <w:r w:rsidR="005A7011">
        <w:rPr>
          <w:rStyle w:val="CommentReference"/>
        </w:rPr>
        <w:commentReference w:id="544"/>
      </w:r>
      <w:commentRangeEnd w:id="545"/>
      <w:r w:rsidR="00D16455">
        <w:rPr>
          <w:rStyle w:val="CommentReference"/>
        </w:rPr>
        <w:commentReference w:id="545"/>
      </w:r>
      <w:commentRangeEnd w:id="546"/>
      <w:r w:rsidR="00EA4281">
        <w:rPr>
          <w:rStyle w:val="CommentReference"/>
        </w:rPr>
        <w:commentReference w:id="546"/>
      </w:r>
      <w:commentRangeEnd w:id="547"/>
      <w:r w:rsidR="00867CDA">
        <w:rPr>
          <w:rStyle w:val="CommentReference"/>
        </w:rPr>
        <w:commentReference w:id="547"/>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w:t>
      </w:r>
      <w:r w:rsidRPr="005F4A48">
        <w:rPr>
          <w:sz w:val="24"/>
          <w:szCs w:val="24"/>
        </w:rPr>
        <w:lastRenderedPageBreak/>
        <w:t xml:space="preserve">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565" w:author="john davis" w:date="2022-07-01T10:52:00Z">
        <w:r w:rsidR="00F11556">
          <w:rPr>
            <w:sz w:val="24"/>
            <w:szCs w:val="24"/>
          </w:rPr>
          <w:t>393</w:t>
        </w:r>
      </w:ins>
      <w:del w:id="566" w:author="john davis" w:date="2022-07-01T10:52:00Z">
        <w:r w:rsidRPr="005F4A48" w:rsidDel="00F11556">
          <w:rPr>
            <w:sz w:val="24"/>
            <w:szCs w:val="24"/>
          </w:rPr>
          <w:delText>234</w:delText>
        </w:r>
      </w:del>
      <w:r w:rsidRPr="005F4A48">
        <w:rPr>
          <w:sz w:val="24"/>
          <w:szCs w:val="24"/>
        </w:rPr>
        <w:t xml:space="preserve">, </w:t>
      </w:r>
      <w:ins w:id="567" w:author="john davis" w:date="2022-07-01T10:52:00Z">
        <w:r w:rsidR="00F11556">
          <w:rPr>
            <w:sz w:val="24"/>
            <w:szCs w:val="24"/>
          </w:rPr>
          <w:t>219</w:t>
        </w:r>
      </w:ins>
      <w:del w:id="568" w:author="john davis" w:date="2022-07-01T10:52:00Z">
        <w:r w:rsidRPr="005F4A48" w:rsidDel="00F11556">
          <w:rPr>
            <w:sz w:val="24"/>
            <w:szCs w:val="24"/>
          </w:rPr>
          <w:delText>137</w:delText>
        </w:r>
      </w:del>
      <w:r w:rsidRPr="005F4A48">
        <w:rPr>
          <w:sz w:val="24"/>
          <w:szCs w:val="24"/>
        </w:rPr>
        <w:t xml:space="preserve">, and </w:t>
      </w:r>
      <w:ins w:id="569" w:author="john davis" w:date="2022-07-01T10:52:00Z">
        <w:r w:rsidR="00F11556">
          <w:rPr>
            <w:sz w:val="24"/>
            <w:szCs w:val="24"/>
          </w:rPr>
          <w:t>178</w:t>
        </w:r>
      </w:ins>
      <w:del w:id="570"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571" w:author="john davis" w:date="2022-07-01T10:53:00Z">
        <w:r w:rsidR="00F11556">
          <w:rPr>
            <w:sz w:val="24"/>
            <w:szCs w:val="24"/>
          </w:rPr>
          <w:t>142</w:t>
        </w:r>
      </w:ins>
      <w:del w:id="572" w:author="john davis" w:date="2022-07-01T10:53:00Z">
        <w:r w:rsidRPr="005F4A48" w:rsidDel="00F11556">
          <w:rPr>
            <w:sz w:val="24"/>
            <w:szCs w:val="24"/>
          </w:rPr>
          <w:delText>123</w:delText>
        </w:r>
      </w:del>
      <w:r w:rsidRPr="005F4A48">
        <w:rPr>
          <w:sz w:val="24"/>
          <w:szCs w:val="24"/>
        </w:rPr>
        <w:t xml:space="preserve">, </w:t>
      </w:r>
      <w:ins w:id="573" w:author="john davis" w:date="2022-07-01T10:53:00Z">
        <w:r w:rsidR="00F11556">
          <w:rPr>
            <w:sz w:val="24"/>
            <w:szCs w:val="24"/>
          </w:rPr>
          <w:t>128</w:t>
        </w:r>
      </w:ins>
      <w:del w:id="574" w:author="john davis" w:date="2022-07-01T10:53:00Z">
        <w:r w:rsidRPr="005F4A48" w:rsidDel="00F11556">
          <w:rPr>
            <w:sz w:val="24"/>
            <w:szCs w:val="24"/>
          </w:rPr>
          <w:delText>150</w:delText>
        </w:r>
      </w:del>
      <w:r w:rsidRPr="005F4A48">
        <w:rPr>
          <w:sz w:val="24"/>
          <w:szCs w:val="24"/>
        </w:rPr>
        <w:t xml:space="preserve">, and </w:t>
      </w:r>
      <w:ins w:id="575" w:author="john davis" w:date="2022-07-01T10:53:00Z">
        <w:r w:rsidR="00F11556">
          <w:rPr>
            <w:sz w:val="24"/>
            <w:szCs w:val="24"/>
          </w:rPr>
          <w:t>10</w:t>
        </w:r>
      </w:ins>
      <w:del w:id="576" w:author="john davis" w:date="2022-07-01T10:53:00Z">
        <w:r w:rsidRPr="005F4A48" w:rsidDel="00F11556">
          <w:rPr>
            <w:sz w:val="24"/>
            <w:szCs w:val="24"/>
          </w:rPr>
          <w:delText>3</w:delText>
        </w:r>
      </w:del>
      <w:r w:rsidRPr="005F4A48">
        <w:rPr>
          <w:sz w:val="24"/>
          <w:szCs w:val="24"/>
        </w:rPr>
        <w:t xml:space="preserve">1 in the A converted to C case for Da-Ae, </w:t>
      </w:r>
      <w:proofErr w:type="spellStart"/>
      <w:r w:rsidRPr="005F4A48">
        <w:rPr>
          <w:sz w:val="24"/>
          <w:szCs w:val="24"/>
        </w:rPr>
        <w:t>Darmor-bzh</w:t>
      </w:r>
      <w:proofErr w:type="spellEnd"/>
      <w:ins w:id="577" w:author="john davis" w:date="2022-07-01T10:53:00Z">
        <w:r w:rsidR="00F11556">
          <w:rPr>
            <w:sz w:val="24"/>
            <w:szCs w:val="24"/>
          </w:rPr>
          <w:t xml:space="preserve"> v10</w:t>
        </w:r>
      </w:ins>
      <w:r w:rsidRPr="005F4A48">
        <w:rPr>
          <w:sz w:val="24"/>
          <w:szCs w:val="24"/>
        </w:rPr>
        <w:t xml:space="preserve">, and </w:t>
      </w:r>
      <w:del w:id="578" w:author="john davis" w:date="2022-07-01T10:44:00Z">
        <w:r w:rsidRPr="005F4A48" w:rsidDel="00A3623B">
          <w:rPr>
            <w:sz w:val="24"/>
            <w:szCs w:val="24"/>
          </w:rPr>
          <w:delText>Tapidor</w:delText>
        </w:r>
      </w:del>
      <w:ins w:id="579"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580" w:author="john davis" w:date="2022-07-01T10:53:00Z">
        <w:r w:rsidR="00F11556">
          <w:rPr>
            <w:sz w:val="24"/>
            <w:szCs w:val="24"/>
          </w:rPr>
          <w:t>5</w:t>
        </w:r>
      </w:ins>
      <w:del w:id="581" w:author="john davis" w:date="2022-07-01T10:53:00Z">
        <w:r w:rsidDel="00F11556">
          <w:rPr>
            <w:sz w:val="24"/>
            <w:szCs w:val="24"/>
          </w:rPr>
          <w:delText>8</w:delText>
        </w:r>
      </w:del>
      <w:ins w:id="582" w:author="john davis" w:date="2022-07-01T10:53:00Z">
        <w:r w:rsidR="00F11556">
          <w:rPr>
            <w:sz w:val="24"/>
            <w:szCs w:val="24"/>
          </w:rPr>
          <w:t>)</w:t>
        </w:r>
      </w:ins>
      <w:del w:id="583"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r>
        <w:rPr>
          <w:i/>
          <w:sz w:val="24"/>
          <w:szCs w:val="24"/>
        </w:rPr>
        <w:t xml:space="preserve">B .rapa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584"/>
      <w:commentRangeStart w:id="585"/>
      <w:commentRangeStart w:id="586"/>
      <w:commentRangeStart w:id="587"/>
      <w:commentRangeStart w:id="588"/>
      <w:commentRangeStart w:id="589"/>
      <w:commentRangeStart w:id="590"/>
      <w:commentRangeStart w:id="591"/>
      <w:r w:rsidRPr="005F4A48">
        <w:rPr>
          <w:sz w:val="24"/>
          <w:szCs w:val="24"/>
        </w:rPr>
        <w:t xml:space="preserve">increase </w:t>
      </w:r>
      <w:commentRangeEnd w:id="584"/>
      <w:r>
        <w:rPr>
          <w:rStyle w:val="CommentReference"/>
        </w:rPr>
        <w:commentReference w:id="584"/>
      </w:r>
      <w:commentRangeEnd w:id="585"/>
      <w:r>
        <w:rPr>
          <w:rStyle w:val="CommentReference"/>
        </w:rPr>
        <w:commentReference w:id="585"/>
      </w:r>
      <w:commentRangeEnd w:id="586"/>
      <w:r>
        <w:rPr>
          <w:rStyle w:val="CommentReference"/>
        </w:rPr>
        <w:commentReference w:id="586"/>
      </w:r>
      <w:commentRangeEnd w:id="587"/>
      <w:r>
        <w:rPr>
          <w:rStyle w:val="CommentReference"/>
        </w:rPr>
        <w:commentReference w:id="587"/>
      </w:r>
      <w:commentRangeEnd w:id="588"/>
      <w:r>
        <w:rPr>
          <w:rStyle w:val="CommentReference"/>
        </w:rPr>
        <w:commentReference w:id="588"/>
      </w:r>
      <w:commentRangeEnd w:id="589"/>
      <w:r>
        <w:rPr>
          <w:rStyle w:val="CommentReference"/>
        </w:rPr>
        <w:commentReference w:id="589"/>
      </w:r>
      <w:commentRangeEnd w:id="590"/>
      <w:r>
        <w:rPr>
          <w:rStyle w:val="CommentReference"/>
        </w:rPr>
        <w:commentReference w:id="590"/>
      </w:r>
      <w:commentRangeEnd w:id="591"/>
      <w:r>
        <w:rPr>
          <w:rStyle w:val="CommentReference"/>
        </w:rPr>
        <w:commentReference w:id="591"/>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592"/>
      <w:commentRangeStart w:id="593"/>
      <w:commentRangeStart w:id="594"/>
      <w:commentRangeStart w:id="595"/>
      <w:commentRangeStart w:id="596"/>
      <w:commentRangeStart w:id="597"/>
      <w:commentRangeStart w:id="598"/>
      <w:commentRangeStart w:id="599"/>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592"/>
      <w:r w:rsidR="00E22079">
        <w:rPr>
          <w:rStyle w:val="CommentReference"/>
        </w:rPr>
        <w:commentReference w:id="592"/>
      </w:r>
      <w:commentRangeEnd w:id="593"/>
      <w:r w:rsidR="00817C9F">
        <w:rPr>
          <w:rStyle w:val="CommentReference"/>
        </w:rPr>
        <w:commentReference w:id="593"/>
      </w:r>
      <w:commentRangeEnd w:id="594"/>
      <w:r w:rsidR="00110846">
        <w:rPr>
          <w:rStyle w:val="CommentReference"/>
        </w:rPr>
        <w:commentReference w:id="594"/>
      </w:r>
      <w:commentRangeEnd w:id="595"/>
      <w:r w:rsidR="00B32F5F">
        <w:rPr>
          <w:rStyle w:val="CommentReference"/>
        </w:rPr>
        <w:commentReference w:id="595"/>
      </w:r>
      <w:commentRangeEnd w:id="596"/>
      <w:r w:rsidR="002F13CC">
        <w:rPr>
          <w:rStyle w:val="CommentReference"/>
        </w:rPr>
        <w:commentReference w:id="596"/>
      </w:r>
      <w:commentRangeEnd w:id="597"/>
      <w:r w:rsidR="00735D9D">
        <w:rPr>
          <w:rStyle w:val="CommentReference"/>
        </w:rPr>
        <w:commentReference w:id="597"/>
      </w:r>
      <w:r>
        <w:rPr>
          <w:sz w:val="24"/>
          <w:szCs w:val="24"/>
        </w:rPr>
        <w:t>(</w:t>
      </w:r>
      <w:commentRangeStart w:id="600"/>
      <w:commentRangeStart w:id="601"/>
      <w:commentRangeStart w:id="602"/>
      <w:commentRangeStart w:id="603"/>
      <w:r w:rsidRPr="005F4A48">
        <w:rPr>
          <w:sz w:val="24"/>
          <w:szCs w:val="24"/>
        </w:rPr>
        <w:t xml:space="preserve">Figure </w:t>
      </w:r>
      <w:ins w:id="604" w:author="john davis" w:date="2022-07-01T11:04:00Z">
        <w:r w:rsidR="006667C7">
          <w:rPr>
            <w:sz w:val="24"/>
            <w:szCs w:val="24"/>
          </w:rPr>
          <w:t>6</w:t>
        </w:r>
      </w:ins>
      <w:del w:id="605" w:author="john davis" w:date="2022-07-01T11:04:00Z">
        <w:r w:rsidDel="006667C7">
          <w:rPr>
            <w:sz w:val="24"/>
            <w:szCs w:val="24"/>
          </w:rPr>
          <w:delText>9</w:delText>
        </w:r>
      </w:del>
      <w:r w:rsidRPr="005F4A48">
        <w:rPr>
          <w:sz w:val="24"/>
          <w:szCs w:val="24"/>
        </w:rPr>
        <w:t>)</w:t>
      </w:r>
      <w:commentRangeEnd w:id="600"/>
      <w:r w:rsidRPr="005F4A48">
        <w:rPr>
          <w:rStyle w:val="CommentReference"/>
          <w:sz w:val="24"/>
          <w:szCs w:val="24"/>
        </w:rPr>
        <w:commentReference w:id="600"/>
      </w:r>
      <w:commentRangeEnd w:id="601"/>
      <w:r w:rsidRPr="005F4A48">
        <w:rPr>
          <w:rStyle w:val="CommentReference"/>
          <w:sz w:val="24"/>
          <w:szCs w:val="24"/>
        </w:rPr>
        <w:commentReference w:id="601"/>
      </w:r>
      <w:r w:rsidRPr="009E2C62">
        <w:rPr>
          <w:sz w:val="24"/>
          <w:szCs w:val="24"/>
        </w:rPr>
        <w:t xml:space="preserve">. </w:t>
      </w:r>
      <w:commentRangeEnd w:id="598"/>
      <w:r w:rsidR="005A7011">
        <w:rPr>
          <w:rStyle w:val="CommentReference"/>
        </w:rPr>
        <w:commentReference w:id="598"/>
      </w:r>
      <w:commentRangeEnd w:id="599"/>
      <w:r w:rsidR="00867CDA">
        <w:rPr>
          <w:rStyle w:val="CommentReference"/>
        </w:rPr>
        <w:commentReference w:id="599"/>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606" w:author="john davis" w:date="2022-07-01T11:08:00Z">
        <w:r w:rsidR="00785A12">
          <w:rPr>
            <w:sz w:val="24"/>
            <w:szCs w:val="24"/>
          </w:rPr>
          <w:t>.</w:t>
        </w:r>
      </w:ins>
      <w:del w:id="607" w:author="john davis" w:date="2022-07-01T11:08:00Z">
        <w:r w:rsidDel="00785A12">
          <w:rPr>
            <w:sz w:val="24"/>
            <w:szCs w:val="24"/>
          </w:rPr>
          <w:delText xml:space="preserve"> (</w:delText>
        </w:r>
        <w:r w:rsidRPr="005F4A48" w:rsidDel="00785A12">
          <w:rPr>
            <w:sz w:val="24"/>
            <w:szCs w:val="24"/>
          </w:rPr>
          <w:delText xml:space="preserve">Figure </w:delText>
        </w:r>
      </w:del>
      <w:del w:id="608" w:author="john davis" w:date="2022-07-01T11:04:00Z">
        <w:r w:rsidDel="006667C7">
          <w:rPr>
            <w:sz w:val="24"/>
            <w:szCs w:val="24"/>
          </w:rPr>
          <w:delText>10</w:delText>
        </w:r>
      </w:del>
      <w:del w:id="609" w:author="john davis" w:date="2022-07-01T11:08:00Z">
        <w:r w:rsidRPr="005F4A48" w:rsidDel="00785A12">
          <w:rPr>
            <w:sz w:val="24"/>
            <w:szCs w:val="24"/>
          </w:rPr>
          <w:delText>).</w:delText>
        </w:r>
        <w:commentRangeEnd w:id="602"/>
        <w:r w:rsidRPr="005F4A48" w:rsidDel="00785A12">
          <w:rPr>
            <w:rStyle w:val="CommentReference"/>
            <w:sz w:val="24"/>
            <w:szCs w:val="24"/>
          </w:rPr>
          <w:commentReference w:id="602"/>
        </w:r>
        <w:commentRangeEnd w:id="603"/>
        <w:r w:rsidRPr="005F4A48" w:rsidDel="00785A12">
          <w:rPr>
            <w:rStyle w:val="CommentReference"/>
            <w:sz w:val="24"/>
            <w:szCs w:val="24"/>
          </w:rPr>
          <w:commentReference w:id="603"/>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lastRenderedPageBreak/>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10"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611"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612" w:author="john davis" w:date="2022-06-30T17:10:00Z">
        <w:r w:rsidR="001428AA">
          <w:rPr>
            <w:bCs/>
            <w:sz w:val="24"/>
            <w:szCs w:val="24"/>
          </w:rPr>
          <w:t xml:space="preserve">. </w:t>
        </w:r>
      </w:ins>
      <w:del w:id="613" w:author="john davis" w:date="2022-06-30T17:10:00Z">
        <w:r w:rsidDel="001428AA">
          <w:rPr>
            <w:bCs/>
            <w:sz w:val="24"/>
            <w:szCs w:val="24"/>
          </w:rPr>
          <w:delText xml:space="preserve"> </w:delText>
        </w:r>
        <w:commentRangeStart w:id="614"/>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614"/>
        <w:r w:rsidR="005A7011" w:rsidDel="001428AA">
          <w:rPr>
            <w:rStyle w:val="CommentReference"/>
          </w:rPr>
          <w:commentReference w:id="614"/>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615"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16"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617"/>
      <w:r w:rsidRPr="005F4A48">
        <w:rPr>
          <w:bCs/>
          <w:sz w:val="24"/>
          <w:szCs w:val="24"/>
        </w:rPr>
        <w:t>.</w:t>
      </w:r>
      <w:commentRangeEnd w:id="617"/>
      <w:r>
        <w:rPr>
          <w:rStyle w:val="CommentReference"/>
        </w:rPr>
        <w:commentReference w:id="617"/>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618"/>
      <w:commentRangeStart w:id="619"/>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620" w:author="john davis" w:date="2022-07-14T12:01:00Z">
        <w:r w:rsidR="00867CDA">
          <w:rPr>
            <w:bCs/>
            <w:sz w:val="24"/>
            <w:szCs w:val="24"/>
          </w:rPr>
          <w:t xml:space="preserve"> both</w:t>
        </w:r>
      </w:ins>
      <w:r w:rsidRPr="005F4A48">
        <w:rPr>
          <w:bCs/>
          <w:sz w:val="24"/>
          <w:szCs w:val="24"/>
        </w:rPr>
        <w:t xml:space="preserve"> the </w:t>
      </w:r>
      <w:proofErr w:type="spellStart"/>
      <w:r w:rsidRPr="005F4A48">
        <w:rPr>
          <w:bCs/>
          <w:sz w:val="24"/>
          <w:szCs w:val="24"/>
        </w:rPr>
        <w:t>Darmor-bzh</w:t>
      </w:r>
      <w:proofErr w:type="spellEnd"/>
      <w:r w:rsidRPr="005F4A48">
        <w:rPr>
          <w:bCs/>
          <w:sz w:val="24"/>
          <w:szCs w:val="24"/>
        </w:rPr>
        <w:t xml:space="preserve"> </w:t>
      </w:r>
      <w:r w:rsidR="00ED778B">
        <w:rPr>
          <w:bCs/>
          <w:sz w:val="24"/>
          <w:szCs w:val="24"/>
        </w:rPr>
        <w:t xml:space="preserve">V4.1 </w:t>
      </w:r>
      <w:ins w:id="621" w:author="john davis" w:date="2022-07-14T12:01:00Z">
        <w:r w:rsidR="00867CDA">
          <w:rPr>
            <w:bCs/>
            <w:sz w:val="24"/>
            <w:szCs w:val="24"/>
          </w:rPr>
          <w:t xml:space="preserve">and v10 </w:t>
        </w:r>
      </w:ins>
      <w:commentRangeStart w:id="622"/>
      <w:r>
        <w:rPr>
          <w:bCs/>
          <w:sz w:val="24"/>
          <w:szCs w:val="24"/>
        </w:rPr>
        <w:t>assembl</w:t>
      </w:r>
      <w:ins w:id="623" w:author="john davis" w:date="2022-07-14T12:01:00Z">
        <w:r w:rsidR="00867CDA">
          <w:rPr>
            <w:bCs/>
            <w:sz w:val="24"/>
            <w:szCs w:val="24"/>
          </w:rPr>
          <w:t>ies,</w:t>
        </w:r>
      </w:ins>
      <w:del w:id="624" w:author="john davis" w:date="2022-07-14T12:01:00Z">
        <w:r w:rsidDel="00867CDA">
          <w:rPr>
            <w:bCs/>
            <w:sz w:val="24"/>
            <w:szCs w:val="24"/>
          </w:rPr>
          <w:delText>y</w:delText>
        </w:r>
        <w:commentRangeEnd w:id="622"/>
        <w:r w:rsidDel="00867CDA">
          <w:rPr>
            <w:rStyle w:val="CommentReference"/>
          </w:rPr>
          <w:commentReference w:id="622"/>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625" w:author="john davis" w:date="2022-07-14T12:01:00Z">
        <w:r w:rsidR="00867CDA">
          <w:rPr>
            <w:bCs/>
            <w:sz w:val="24"/>
            <w:szCs w:val="24"/>
          </w:rPr>
          <w:t xml:space="preserve"> with </w:t>
        </w:r>
      </w:ins>
      <w:ins w:id="626" w:author="john davis" w:date="2022-07-14T12:02:00Z">
        <w:r w:rsidR="00867CDA">
          <w:rPr>
            <w:bCs/>
            <w:sz w:val="24"/>
            <w:szCs w:val="24"/>
          </w:rPr>
          <w:t xml:space="preserve">the two </w:t>
        </w:r>
        <w:proofErr w:type="spellStart"/>
        <w:r w:rsidR="00867CDA">
          <w:rPr>
            <w:bCs/>
            <w:sz w:val="24"/>
            <w:szCs w:val="24"/>
          </w:rPr>
          <w:t>Darmor-bzh</w:t>
        </w:r>
        <w:proofErr w:type="spellEnd"/>
        <w:r w:rsidR="00867CDA">
          <w:rPr>
            <w:bCs/>
            <w:sz w:val="24"/>
            <w:szCs w:val="24"/>
          </w:rPr>
          <w:t xml:space="preserve"> assemblies</w:t>
        </w:r>
      </w:ins>
      <w:del w:id="627"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618"/>
        <w:r w:rsidR="00ED778B" w:rsidDel="00867CDA">
          <w:rPr>
            <w:rStyle w:val="CommentReference"/>
          </w:rPr>
          <w:commentReference w:id="618"/>
        </w:r>
      </w:del>
      <w:commentRangeEnd w:id="619"/>
      <w:r w:rsidR="00867CDA">
        <w:rPr>
          <w:rStyle w:val="CommentReference"/>
        </w:rPr>
        <w:commentReference w:id="619"/>
      </w:r>
      <w:r w:rsidRPr="005F4A48">
        <w:rPr>
          <w:bCs/>
          <w:sz w:val="24"/>
          <w:szCs w:val="24"/>
        </w:rPr>
        <w:t xml:space="preserve">. </w:t>
      </w:r>
      <w:commentRangeStart w:id="628"/>
      <w:r w:rsidRPr="005F4A48">
        <w:rPr>
          <w:bCs/>
          <w:sz w:val="24"/>
          <w:szCs w:val="24"/>
        </w:rPr>
        <w:t xml:space="preserve">On a gene level, </w:t>
      </w:r>
      <w:commentRangeStart w:id="629"/>
      <w:commentRangeStart w:id="630"/>
      <w:r w:rsidRPr="005F4A48">
        <w:rPr>
          <w:bCs/>
          <w:sz w:val="24"/>
          <w:szCs w:val="24"/>
        </w:rPr>
        <w:t xml:space="preserve">the </w:t>
      </w:r>
      <w:proofErr w:type="spellStart"/>
      <w:r w:rsidRPr="005F4A48">
        <w:rPr>
          <w:bCs/>
          <w:sz w:val="24"/>
          <w:szCs w:val="24"/>
        </w:rPr>
        <w:t>Darmor-bzh</w:t>
      </w:r>
      <w:proofErr w:type="spellEnd"/>
      <w:r w:rsidRPr="005F4A48">
        <w:rPr>
          <w:bCs/>
          <w:sz w:val="24"/>
          <w:szCs w:val="24"/>
        </w:rPr>
        <w:t xml:space="preserve"> </w:t>
      </w:r>
      <w:ins w:id="631" w:author="john davis" w:date="2022-06-30T17:11:00Z">
        <w:r w:rsidR="001428AA">
          <w:rPr>
            <w:bCs/>
            <w:sz w:val="24"/>
            <w:szCs w:val="24"/>
          </w:rPr>
          <w:t xml:space="preserve">v4.1 </w:t>
        </w:r>
      </w:ins>
      <w:ins w:id="632" w:author="john davis" w:date="2022-07-14T12:02:00Z">
        <w:r w:rsidR="00867CDA">
          <w:rPr>
            <w:bCs/>
            <w:sz w:val="24"/>
            <w:szCs w:val="24"/>
          </w:rPr>
          <w:t xml:space="preserve">and v10 </w:t>
        </w:r>
      </w:ins>
      <w:r w:rsidRPr="005F4A48">
        <w:rPr>
          <w:bCs/>
          <w:sz w:val="24"/>
          <w:szCs w:val="24"/>
        </w:rPr>
        <w:t>reference</w:t>
      </w:r>
      <w:ins w:id="633" w:author="john davis" w:date="2022-07-14T12:02:00Z">
        <w:r w:rsidR="00867CDA">
          <w:rPr>
            <w:bCs/>
            <w:sz w:val="24"/>
            <w:szCs w:val="24"/>
          </w:rPr>
          <w:t>s</w:t>
        </w:r>
      </w:ins>
      <w:r w:rsidRPr="005F4A48">
        <w:rPr>
          <w:bCs/>
          <w:sz w:val="24"/>
          <w:szCs w:val="24"/>
        </w:rPr>
        <w:t xml:space="preserve"> </w:t>
      </w:r>
      <w:del w:id="634" w:author="john davis" w:date="2022-06-30T17:11:00Z">
        <w:r w:rsidRPr="005F4A48" w:rsidDel="001428AA">
          <w:rPr>
            <w:bCs/>
            <w:sz w:val="24"/>
            <w:szCs w:val="24"/>
          </w:rPr>
          <w:delText>does have slightly</w:delText>
        </w:r>
      </w:del>
      <w:ins w:id="635" w:author="john davis" w:date="2022-06-30T17:11:00Z">
        <w:r w:rsidR="001428AA">
          <w:rPr>
            <w:bCs/>
            <w:sz w:val="24"/>
            <w:szCs w:val="24"/>
          </w:rPr>
          <w:t>ha</w:t>
        </w:r>
      </w:ins>
      <w:ins w:id="636" w:author="john davis" w:date="2022-07-14T12:02:00Z">
        <w:r w:rsidR="00867CDA">
          <w:rPr>
            <w:bCs/>
            <w:sz w:val="24"/>
            <w:szCs w:val="24"/>
          </w:rPr>
          <w:t>ve</w:t>
        </w:r>
      </w:ins>
      <w:ins w:id="637" w:author="john davis" w:date="2022-06-30T17:11:00Z">
        <w:r w:rsidR="001428AA">
          <w:rPr>
            <w:bCs/>
            <w:sz w:val="24"/>
            <w:szCs w:val="24"/>
          </w:rPr>
          <w:t xml:space="preserve"> fewer</w:t>
        </w:r>
      </w:ins>
      <w:del w:id="638"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639" w:author="john davis" w:date="2022-06-30T17:11:00Z">
        <w:r w:rsidR="001428AA">
          <w:rPr>
            <w:bCs/>
            <w:sz w:val="24"/>
            <w:szCs w:val="24"/>
          </w:rPr>
          <w:t xml:space="preserve">y. </w:t>
        </w:r>
      </w:ins>
      <w:del w:id="640"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628"/>
        <w:r w:rsidDel="001428AA">
          <w:rPr>
            <w:rStyle w:val="CommentReference"/>
          </w:rPr>
          <w:commentReference w:id="628"/>
        </w:r>
        <w:commentRangeStart w:id="641"/>
        <w:commentRangeStart w:id="642"/>
        <w:commentRangeStart w:id="643"/>
        <w:r w:rsidRPr="005F4A48" w:rsidDel="001428AA">
          <w:rPr>
            <w:bCs/>
            <w:sz w:val="24"/>
            <w:szCs w:val="24"/>
          </w:rPr>
          <w:delText>While Darmor-bzh has more annotated genes</w:delText>
        </w:r>
        <w:commentRangeEnd w:id="641"/>
        <w:r w:rsidRPr="005F4A48" w:rsidDel="001428AA">
          <w:rPr>
            <w:rStyle w:val="CommentReference"/>
            <w:sz w:val="24"/>
            <w:szCs w:val="24"/>
          </w:rPr>
          <w:commentReference w:id="641"/>
        </w:r>
        <w:commentRangeEnd w:id="642"/>
        <w:r w:rsidRPr="005F4A48" w:rsidDel="001428AA">
          <w:rPr>
            <w:rStyle w:val="CommentReference"/>
            <w:sz w:val="24"/>
            <w:szCs w:val="24"/>
          </w:rPr>
          <w:commentReference w:id="642"/>
        </w:r>
        <w:commentRangeEnd w:id="643"/>
        <w:r w:rsidRPr="005F4A48" w:rsidDel="001428AA">
          <w:rPr>
            <w:rStyle w:val="CommentReference"/>
            <w:sz w:val="24"/>
            <w:szCs w:val="24"/>
          </w:rPr>
          <w:commentReference w:id="643"/>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w:t>
      </w:r>
      <w:r>
        <w:rPr>
          <w:bCs/>
          <w:sz w:val="24"/>
          <w:szCs w:val="24"/>
        </w:rPr>
        <w:lastRenderedPageBreak/>
        <w:t xml:space="preserve">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629"/>
      <w:r w:rsidR="00ED778B">
        <w:rPr>
          <w:rStyle w:val="CommentReference"/>
        </w:rPr>
        <w:commentReference w:id="629"/>
      </w:r>
      <w:commentRangeEnd w:id="630"/>
      <w:r w:rsidR="00867CDA">
        <w:rPr>
          <w:rStyle w:val="CommentReference"/>
        </w:rPr>
        <w:commentReference w:id="630"/>
      </w:r>
    </w:p>
    <w:p w14:paraId="320E54E8" w14:textId="697E27D6"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644"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w:t>
      </w:r>
      <w:ins w:id="645" w:author="john davis" w:date="2022-07-21T11:18:00Z">
        <w:r w:rsidR="005459CD">
          <w:rPr>
            <w:bCs/>
            <w:sz w:val="24"/>
            <w:szCs w:val="24"/>
          </w:rPr>
          <w:t xml:space="preserve"> </w:t>
        </w:r>
      </w:ins>
      <w:r w:rsidRPr="005F4A48">
        <w:rPr>
          <w:bCs/>
          <w:sz w:val="24"/>
          <w:szCs w:val="24"/>
        </w:rPr>
        <w:t xml:space="preserve">both genome coverage and gene content across the genomes of </w:t>
      </w:r>
      <w:commentRangeStart w:id="646"/>
      <w:commentRangeStart w:id="647"/>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w:t>
      </w:r>
      <w:proofErr w:type="spellStart"/>
      <w:r w:rsidRPr="005F4A48">
        <w:rPr>
          <w:bCs/>
          <w:sz w:val="24"/>
          <w:szCs w:val="24"/>
        </w:rPr>
        <w:t>Darmor-bzh</w:t>
      </w:r>
      <w:proofErr w:type="spellEnd"/>
      <w:ins w:id="648" w:author="john davis" w:date="2022-06-30T17:12:00Z">
        <w:r w:rsidR="001428AA">
          <w:rPr>
            <w:bCs/>
            <w:sz w:val="24"/>
            <w:szCs w:val="24"/>
          </w:rPr>
          <w:t xml:space="preserve"> v10</w:t>
        </w:r>
      </w:ins>
      <w:r w:rsidRPr="005F4A48">
        <w:rPr>
          <w:bCs/>
          <w:sz w:val="24"/>
          <w:szCs w:val="24"/>
        </w:rPr>
        <w:t xml:space="preserve">, and </w:t>
      </w:r>
      <w:del w:id="649" w:author="john davis" w:date="2022-06-30T17:11:00Z">
        <w:r w:rsidRPr="005F4A48" w:rsidDel="001428AA">
          <w:rPr>
            <w:bCs/>
            <w:sz w:val="24"/>
            <w:szCs w:val="24"/>
          </w:rPr>
          <w:delText>Tapidor</w:delText>
        </w:r>
      </w:del>
      <w:ins w:id="650" w:author="john davis" w:date="2022-06-30T17:11:00Z">
        <w:r w:rsidR="001428AA">
          <w:rPr>
            <w:bCs/>
            <w:sz w:val="24"/>
            <w:szCs w:val="24"/>
          </w:rPr>
          <w:t>Z</w:t>
        </w:r>
      </w:ins>
      <w:ins w:id="651" w:author="john davis" w:date="2022-06-30T17:12:00Z">
        <w:r w:rsidR="001428AA">
          <w:rPr>
            <w:bCs/>
            <w:sz w:val="24"/>
            <w:szCs w:val="24"/>
          </w:rPr>
          <w:t>S11</w:t>
        </w:r>
      </w:ins>
      <w:r w:rsidRPr="005F4A48">
        <w:rPr>
          <w:bCs/>
          <w:sz w:val="24"/>
          <w:szCs w:val="24"/>
        </w:rPr>
        <w:t xml:space="preserve">. </w:t>
      </w:r>
      <w:commentRangeEnd w:id="646"/>
      <w:r w:rsidR="00ED778B">
        <w:rPr>
          <w:rStyle w:val="CommentReference"/>
        </w:rPr>
        <w:commentReference w:id="646"/>
      </w:r>
      <w:commentRangeEnd w:id="647"/>
      <w:r w:rsidR="00152113">
        <w:rPr>
          <w:rStyle w:val="CommentReference"/>
        </w:rPr>
        <w:commentReference w:id="647"/>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652"/>
      <w:commentRangeStart w:id="653"/>
      <w:commentRangeStart w:id="654"/>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652"/>
      <w:r w:rsidRPr="005F4A48">
        <w:rPr>
          <w:rStyle w:val="CommentReference"/>
          <w:sz w:val="24"/>
          <w:szCs w:val="24"/>
        </w:rPr>
        <w:commentReference w:id="652"/>
      </w:r>
      <w:commentRangeEnd w:id="653"/>
      <w:r w:rsidRPr="005F4A48">
        <w:rPr>
          <w:rStyle w:val="CommentReference"/>
          <w:sz w:val="24"/>
          <w:szCs w:val="24"/>
        </w:rPr>
        <w:commentReference w:id="653"/>
      </w:r>
      <w:commentRangeEnd w:id="654"/>
      <w:r w:rsidRPr="005F4A48">
        <w:rPr>
          <w:rStyle w:val="CommentReference"/>
          <w:sz w:val="24"/>
          <w:szCs w:val="24"/>
        </w:rPr>
        <w:commentReference w:id="654"/>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655"/>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655"/>
      <w:r w:rsidRPr="005F4A48">
        <w:rPr>
          <w:rStyle w:val="CommentReference"/>
          <w:sz w:val="24"/>
          <w:szCs w:val="24"/>
        </w:rPr>
        <w:commentReference w:id="655"/>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5413F625"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656" w:author="John Thompson Davis" w:date="2022-07-21T10:43:00Z">
        <w:r w:rsidRPr="005F4A48" w:rsidDel="00C107DD">
          <w:rPr>
            <w:bCs/>
            <w:sz w:val="24"/>
            <w:szCs w:val="24"/>
          </w:rPr>
          <w:delText>recent</w:delText>
        </w:r>
      </w:del>
      <w:ins w:id="657" w:author="John Thompson Davis" w:date="2022-07-21T10:43:00Z">
        <w:r w:rsidR="00C107DD">
          <w:rPr>
            <w:bCs/>
            <w:sz w:val="24"/>
            <w:szCs w:val="24"/>
          </w:rPr>
          <w:t>contemporary</w:t>
        </w:r>
      </w:ins>
      <w:r w:rsidRPr="005F4A48">
        <w:rPr>
          <w:bCs/>
          <w:sz w:val="24"/>
          <w:szCs w:val="24"/>
        </w:rPr>
        <w:t xml:space="preserve"> sequencing technologies</w:t>
      </w:r>
      <w:commentRangeStart w:id="658"/>
      <w:commentRangeStart w:id="659"/>
      <w:commentRangeStart w:id="660"/>
      <w:r w:rsidRPr="005F4A48">
        <w:rPr>
          <w:bCs/>
          <w:sz w:val="24"/>
          <w:szCs w:val="24"/>
        </w:rPr>
        <w:t xml:space="preserve">, we created </w:t>
      </w:r>
      <w:del w:id="661" w:author="John Thompson Davis" w:date="2022-07-29T00:23:00Z">
        <w:r w:rsidRPr="005F4A48" w:rsidDel="00957812">
          <w:rPr>
            <w:bCs/>
            <w:sz w:val="24"/>
            <w:szCs w:val="24"/>
          </w:rPr>
          <w:delText xml:space="preserve">a </w:delText>
        </w:r>
      </w:del>
      <w:ins w:id="662" w:author="John Thompson Davis" w:date="2022-07-29T00:23:00Z">
        <w:r w:rsidR="00957812">
          <w:rPr>
            <w:bCs/>
            <w:sz w:val="24"/>
            <w:szCs w:val="24"/>
          </w:rPr>
          <w:t xml:space="preserve">another </w:t>
        </w:r>
      </w:ins>
      <w:r w:rsidRPr="005F4A48">
        <w:rPr>
          <w:bCs/>
          <w:sz w:val="24"/>
          <w:szCs w:val="24"/>
        </w:rPr>
        <w:t>genome assembly</w:t>
      </w:r>
      <w:ins w:id="663" w:author="John Thompson Davis" w:date="2022-07-21T10:42:00Z">
        <w:r w:rsidR="00B32F5F">
          <w:rPr>
            <w:bCs/>
            <w:sz w:val="24"/>
            <w:szCs w:val="24"/>
          </w:rPr>
          <w:t xml:space="preserve"> like</w:t>
        </w:r>
      </w:ins>
      <w:ins w:id="664" w:author="John Thompson Davis" w:date="2022-07-21T10:44:00Z">
        <w:r w:rsidR="00C107DD">
          <w:rPr>
            <w:bCs/>
            <w:sz w:val="24"/>
            <w:szCs w:val="24"/>
          </w:rPr>
          <w:t xml:space="preserve"> other</w:t>
        </w:r>
      </w:ins>
      <w:ins w:id="665" w:author="John Thompson Davis" w:date="2022-07-21T10:42:00Z">
        <w:r w:rsidR="00B32F5F">
          <w:rPr>
            <w:bCs/>
            <w:sz w:val="24"/>
            <w:szCs w:val="24"/>
          </w:rPr>
          <w:t xml:space="preserve"> recently published </w:t>
        </w:r>
      </w:ins>
      <w:ins w:id="666" w:author="John Thompson Davis" w:date="2022-07-21T10:43:00Z">
        <w:r w:rsidR="00B32F5F">
          <w:rPr>
            <w:bCs/>
            <w:sz w:val="24"/>
            <w:szCs w:val="24"/>
          </w:rPr>
          <w:t>assemblies using 3</w:t>
        </w:r>
        <w:r w:rsidR="00B32F5F" w:rsidRPr="00B32F5F">
          <w:rPr>
            <w:bCs/>
            <w:sz w:val="24"/>
            <w:szCs w:val="24"/>
            <w:vertAlign w:val="superscript"/>
            <w:rPrChange w:id="667"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668" w:author="John Thompson Davis" w:date="2022-07-21T10:44:00Z">
        <w:r w:rsidR="00C107DD">
          <w:rPr>
            <w:bCs/>
            <w:sz w:val="24"/>
            <w:szCs w:val="24"/>
          </w:rPr>
          <w:t>the original</w:t>
        </w:r>
      </w:ins>
      <w:del w:id="669"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658"/>
      <w:r w:rsidR="00ED778B">
        <w:rPr>
          <w:rStyle w:val="CommentReference"/>
        </w:rPr>
        <w:commentReference w:id="658"/>
      </w:r>
      <w:commentRangeEnd w:id="659"/>
      <w:r w:rsidR="00110846">
        <w:rPr>
          <w:rStyle w:val="CommentReference"/>
        </w:rPr>
        <w:commentReference w:id="659"/>
      </w:r>
      <w:commentRangeEnd w:id="660"/>
      <w:r w:rsidR="005459CD">
        <w:rPr>
          <w:rStyle w:val="CommentReference"/>
        </w:rPr>
        <w:commentReference w:id="660"/>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w:t>
      </w:r>
      <w:r w:rsidRPr="005F4A48">
        <w:rPr>
          <w:bCs/>
          <w:sz w:val="24"/>
          <w:szCs w:val="24"/>
        </w:rPr>
        <w:lastRenderedPageBreak/>
        <w:t xml:space="preserve">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670"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7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75"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76"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77" w:author="John Thompson Davis" w:date="2022-07-25T08:46:00Z" w:initials="JTD">
    <w:p w14:paraId="63A4F085" w14:textId="3690374B" w:rsidR="007E0C55" w:rsidRDefault="007E0C55">
      <w:pPr>
        <w:pStyle w:val="CommentText"/>
      </w:pPr>
      <w:r>
        <w:rPr>
          <w:rStyle w:val="CommentReference"/>
        </w:rPr>
        <w:annotationRef/>
      </w:r>
      <w:r>
        <w:t>1.1.5</w:t>
      </w:r>
    </w:p>
  </w:comment>
  <w:comment w:id="62"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63"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110" w:author="Julin Maloof" w:date="2022-07-19T13:19:00Z" w:initials="JM">
    <w:p w14:paraId="7BCD68B3" w14:textId="706F13F1" w:rsidR="006C2679" w:rsidRDefault="006C2679" w:rsidP="00670F6F">
      <w:r>
        <w:rPr>
          <w:rStyle w:val="CommentReference"/>
        </w:rPr>
        <w:annotationRef/>
      </w:r>
      <w:r>
        <w:rPr>
          <w:sz w:val="20"/>
          <w:szCs w:val="20"/>
        </w:rPr>
        <w:t>2.20?</w:t>
      </w:r>
    </w:p>
  </w:comment>
  <w:comment w:id="11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10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119"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120"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139"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52"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53" w:author="john davis" w:date="2022-07-14T10:45:00Z" w:initials="jd">
    <w:p w14:paraId="799603E0" w14:textId="77777777" w:rsidR="00A1412B" w:rsidRDefault="00A1412B" w:rsidP="000E71F0">
      <w:pPr>
        <w:pStyle w:val="CommentText"/>
      </w:pPr>
      <w:r>
        <w:rPr>
          <w:rStyle w:val="CommentReference"/>
        </w:rPr>
        <w:annotationRef/>
      </w:r>
      <w:r>
        <w:t>sure</w:t>
      </w:r>
    </w:p>
  </w:comment>
  <w:comment w:id="171"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72" w:author="john davis" w:date="2022-07-14T10:46:00Z" w:initials="jd">
    <w:p w14:paraId="6D282F75" w14:textId="77777777" w:rsidR="00A1412B" w:rsidRDefault="00A1412B" w:rsidP="009A7642">
      <w:pPr>
        <w:pStyle w:val="CommentText"/>
      </w:pPr>
      <w:r>
        <w:rPr>
          <w:rStyle w:val="CommentReference"/>
        </w:rPr>
        <w:annotationRef/>
      </w:r>
      <w:r>
        <w:t>Done</w:t>
      </w:r>
    </w:p>
  </w:comment>
  <w:comment w:id="173"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216"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217"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227"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2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2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82"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83"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84"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85"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86" w:author="Julin Maloof" w:date="2022-07-19T13:25:00Z" w:initials="JM">
    <w:p w14:paraId="44EF699F" w14:textId="77777777" w:rsidR="00D43315" w:rsidRDefault="00D43315" w:rsidP="00A9121D">
      <w:r>
        <w:rPr>
          <w:rStyle w:val="CommentReference"/>
        </w:rPr>
        <w:annotationRef/>
      </w:r>
      <w:r>
        <w:rPr>
          <w:sz w:val="20"/>
          <w:szCs w:val="20"/>
        </w:rPr>
        <w:t>OK</w:t>
      </w:r>
    </w:p>
  </w:comment>
  <w:comment w:id="281"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77"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30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31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4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5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51" w:author="Julin Maloof" w:date="2022-07-19T13:31:00Z" w:initials="JM">
    <w:p w14:paraId="243118EC" w14:textId="77777777" w:rsidR="00DB5482" w:rsidRDefault="00DB5482" w:rsidP="00B55713">
      <w:r>
        <w:rPr>
          <w:rStyle w:val="CommentReference"/>
        </w:rPr>
        <w:annotationRef/>
      </w:r>
      <w:r>
        <w:rPr>
          <w:sz w:val="20"/>
          <w:szCs w:val="20"/>
        </w:rPr>
        <w:t>yes</w:t>
      </w:r>
    </w:p>
  </w:comment>
  <w:comment w:id="356"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5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58"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59"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60"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61"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70"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71"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72" w:author="john davis" w:date="2022-07-14T10:56:00Z" w:initials="jd">
    <w:p w14:paraId="0338D40C" w14:textId="77777777" w:rsidR="00FA16D5" w:rsidRDefault="00FA16D5" w:rsidP="00B726CF">
      <w:pPr>
        <w:pStyle w:val="CommentText"/>
      </w:pPr>
      <w:r>
        <w:rPr>
          <w:rStyle w:val="CommentReference"/>
        </w:rPr>
        <w:annotationRef/>
      </w:r>
      <w:r>
        <w:t>yes</w:t>
      </w:r>
    </w:p>
  </w:comment>
  <w:comment w:id="387"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90"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93"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402"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403"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404" w:author="john davis" w:date="2022-06-28T06:22:00Z" w:initials="jd">
    <w:p w14:paraId="6C14E318" w14:textId="77777777" w:rsidR="005A7011" w:rsidRDefault="005A7011" w:rsidP="00B04F6C">
      <w:pPr>
        <w:pStyle w:val="CommentText"/>
      </w:pPr>
      <w:r>
        <w:rPr>
          <w:rStyle w:val="CommentReference"/>
        </w:rPr>
        <w:annotationRef/>
      </w:r>
      <w:r>
        <w:t>update</w:t>
      </w:r>
    </w:p>
  </w:comment>
  <w:comment w:id="405"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406"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40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414"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423"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424"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425"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432"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426"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520" w:author="Julin Maloof" w:date="2022-08-12T16:51:00Z" w:initials="JM">
    <w:p w14:paraId="7A61621F" w14:textId="77777777" w:rsidR="00AA71A6" w:rsidRDefault="00AA71A6" w:rsidP="005D4185">
      <w:r>
        <w:rPr>
          <w:rStyle w:val="CommentReference"/>
        </w:rPr>
        <w:annotationRef/>
      </w:r>
      <w:r>
        <w:rPr>
          <w:sz w:val="20"/>
          <w:szCs w:val="20"/>
        </w:rPr>
        <w:t>really two genomes, may make more sence to drop 4.1 from the GO analysis</w:t>
      </w:r>
    </w:p>
  </w:comment>
  <w:comment w:id="526" w:author="Julin Maloof" w:date="2022-08-12T16:51:00Z" w:initials="JM">
    <w:p w14:paraId="364F9F66" w14:textId="2FBFC28A" w:rsidR="00AA71A6" w:rsidRDefault="00AA71A6" w:rsidP="00091BFA">
      <w:r>
        <w:rPr>
          <w:rStyle w:val="CommentReference"/>
        </w:rPr>
        <w:annotationRef/>
      </w:r>
      <w:r>
        <w:rPr>
          <w:sz w:val="20"/>
          <w:szCs w:val="20"/>
        </w:rPr>
        <w:t>Really two genomes</w:t>
      </w:r>
    </w:p>
  </w:comment>
  <w:comment w:id="534" w:author="Julin Maloof" w:date="2022-08-12T17:01:00Z" w:initials="JM">
    <w:p w14:paraId="58FD90CA" w14:textId="77777777" w:rsidR="00D87C88" w:rsidRDefault="00D87C88" w:rsidP="000B4277">
      <w:r>
        <w:rPr>
          <w:rStyle w:val="CommentReference"/>
        </w:rPr>
        <w:annotationRef/>
      </w:r>
      <w:r>
        <w:rPr>
          <w:sz w:val="20"/>
          <w:szCs w:val="20"/>
        </w:rPr>
        <w:t>hard to interpret fig7 and 8 becuase of truncated text.  Try alternative plot types from REVIGO</w:t>
      </w:r>
    </w:p>
    <w:p w14:paraId="08915346" w14:textId="77777777" w:rsidR="00D87C88" w:rsidRDefault="00D87C88" w:rsidP="000B4277"/>
  </w:comment>
  <w:comment w:id="482" w:author="john davis" w:date="2022-06-28T06:24:00Z" w:initials="jd">
    <w:p w14:paraId="3D34E350" w14:textId="6654A61F" w:rsidR="005A7011" w:rsidRDefault="005A7011" w:rsidP="003F56B3">
      <w:pPr>
        <w:pStyle w:val="CommentText"/>
      </w:pPr>
      <w:r>
        <w:rPr>
          <w:rStyle w:val="CommentReference"/>
        </w:rPr>
        <w:annotationRef/>
      </w:r>
      <w:r>
        <w:t>I have not redone this, should I quickly with all the B.napus?</w:t>
      </w:r>
    </w:p>
  </w:comment>
  <w:comment w:id="483"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84"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85"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529" w:author="John Thompson Davis" w:date="2022-07-29T00:18:00Z" w:initials="JTD">
    <w:p w14:paraId="54E4ECB7" w14:textId="7E9B29FD" w:rsidR="00D013E8" w:rsidRDefault="00D013E8">
      <w:pPr>
        <w:pStyle w:val="CommentText"/>
      </w:pPr>
      <w:r>
        <w:rPr>
          <w:rStyle w:val="CommentReference"/>
        </w:rPr>
        <w:annotationRef/>
      </w:r>
      <w:r>
        <w:t>Need to update</w:t>
      </w:r>
    </w:p>
  </w:comment>
  <w:comment w:id="530" w:author="john davis" w:date="2022-08-01T13:53:00Z" w:initials="jd">
    <w:p w14:paraId="64193EAC" w14:textId="77777777" w:rsidR="00735D9D" w:rsidRDefault="00735D9D" w:rsidP="00A94E5E">
      <w:pPr>
        <w:pStyle w:val="CommentText"/>
      </w:pPr>
      <w:r>
        <w:rPr>
          <w:rStyle w:val="CommentReference"/>
        </w:rPr>
        <w:annotationRef/>
      </w:r>
      <w:r>
        <w:t>Updated</w:t>
      </w:r>
    </w:p>
  </w:comment>
  <w:comment w:id="542" w:author="Editor" w:date="2020-12-17T14:23:00Z" w:initials="E">
    <w:p w14:paraId="21C7AA6E" w14:textId="0D5775F1"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543" w:author="Julin Maloof" w:date="2021-02-25T15:38:00Z" w:initials="JM">
    <w:p w14:paraId="03E20BDA" w14:textId="77777777" w:rsidR="00F52EBF" w:rsidRDefault="00F52EBF" w:rsidP="00F52EBF">
      <w:pPr>
        <w:pStyle w:val="CommentText"/>
      </w:pPr>
      <w:r>
        <w:rPr>
          <w:rStyle w:val="CommentReference"/>
        </w:rPr>
        <w:annotationRef/>
      </w:r>
      <w:r>
        <w:t>done</w:t>
      </w:r>
    </w:p>
  </w:comment>
  <w:comment w:id="544"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545"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546" w:author="john davis" w:date="2022-07-01T10:29:00Z" w:initials="jd">
    <w:p w14:paraId="6F24D340" w14:textId="77777777" w:rsidR="00EA4281" w:rsidRDefault="00EA4281" w:rsidP="001B37F2">
      <w:pPr>
        <w:pStyle w:val="CommentText"/>
      </w:pPr>
      <w:r>
        <w:rPr>
          <w:rStyle w:val="CommentReference"/>
        </w:rPr>
        <w:annotationRef/>
      </w:r>
      <w:r>
        <w:t>yes</w:t>
      </w:r>
    </w:p>
  </w:comment>
  <w:comment w:id="547" w:author="john davis" w:date="2022-07-14T12:00:00Z" w:initials="jd">
    <w:p w14:paraId="4AC65C03" w14:textId="77777777" w:rsidR="00867CDA" w:rsidRDefault="00867CDA" w:rsidP="001B016E">
      <w:pPr>
        <w:pStyle w:val="CommentText"/>
      </w:pPr>
      <w:r>
        <w:rPr>
          <w:rStyle w:val="CommentReference"/>
        </w:rPr>
        <w:annotationRef/>
      </w:r>
      <w:r>
        <w:t>added</w:t>
      </w:r>
    </w:p>
  </w:comment>
  <w:comment w:id="584"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585"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586"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587"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588"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589"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590"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591"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592"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593"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594"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595"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596"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597" w:author="john davis" w:date="2022-08-01T13:52:00Z" w:initials="jd">
    <w:p w14:paraId="4405B3AE" w14:textId="77777777" w:rsidR="00735D9D" w:rsidRDefault="00735D9D" w:rsidP="00656035">
      <w:pPr>
        <w:pStyle w:val="CommentText"/>
      </w:pPr>
      <w:r>
        <w:rPr>
          <w:rStyle w:val="CommentReference"/>
        </w:rPr>
        <w:annotationRef/>
      </w:r>
      <w:r>
        <w:t>Struggling on this part</w:t>
      </w:r>
    </w:p>
  </w:comment>
  <w:comment w:id="600" w:author="Julin Maloof [2]" w:date="2020-03-05T17:30:00Z" w:initials="JNM">
    <w:p w14:paraId="62F5F2DC" w14:textId="791D1FBB" w:rsidR="00F52EBF" w:rsidRDefault="00F52EBF" w:rsidP="00F52EBF">
      <w:pPr>
        <w:pStyle w:val="CommentText"/>
      </w:pPr>
      <w:r>
        <w:rPr>
          <w:rStyle w:val="CommentReference"/>
        </w:rPr>
        <w:annotationRef/>
      </w:r>
      <w:r>
        <w:t>Thoughts on relatively poor relationship between gene-based and read-based methods?</w:t>
      </w:r>
    </w:p>
  </w:comment>
  <w:comment w:id="601"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598"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599"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602"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603"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614"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617"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622"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618"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619"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628"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641"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642" w:author="John" w:date="2020-03-19T14:59:00Z" w:initials="J">
    <w:p w14:paraId="3ABBF791" w14:textId="77777777" w:rsidR="00F52EBF" w:rsidRDefault="00F52EBF" w:rsidP="00F52EBF">
      <w:pPr>
        <w:pStyle w:val="CommentText"/>
      </w:pPr>
      <w:r>
        <w:rPr>
          <w:rStyle w:val="CommentReference"/>
        </w:rPr>
        <w:annotationRef/>
      </w:r>
      <w:r>
        <w:t>Blasting now</w:t>
      </w:r>
    </w:p>
  </w:comment>
  <w:comment w:id="643"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629"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630"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646" w:author="john davis" w:date="2022-06-28T06:28:00Z" w:initials="jd">
    <w:p w14:paraId="1E32E8F0" w14:textId="6F0E8662" w:rsidR="00ED778B" w:rsidRDefault="00ED778B" w:rsidP="00EF2C71">
      <w:pPr>
        <w:pStyle w:val="CommentText"/>
      </w:pPr>
      <w:r>
        <w:rPr>
          <w:rStyle w:val="CommentReference"/>
        </w:rPr>
        <w:annotationRef/>
      </w:r>
      <w:r>
        <w:t>Update</w:t>
      </w:r>
    </w:p>
  </w:comment>
  <w:comment w:id="647" w:author="john davis" w:date="2022-07-14T12:02:00Z" w:initials="jd">
    <w:p w14:paraId="49F1E463" w14:textId="77777777" w:rsidR="00152113" w:rsidRDefault="00152113" w:rsidP="004B51A5">
      <w:pPr>
        <w:pStyle w:val="CommentText"/>
      </w:pPr>
      <w:r>
        <w:rPr>
          <w:rStyle w:val="CommentReference"/>
        </w:rPr>
        <w:annotationRef/>
      </w:r>
      <w:r>
        <w:t>added</w:t>
      </w:r>
    </w:p>
  </w:comment>
  <w:comment w:id="652"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653"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654"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655"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658"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659"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660"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1"/>
  <w15:commentEx w15:paraId="111FEB91" w15:paraIdParent="569BFA0D" w15:done="1"/>
  <w15:commentEx w15:paraId="31A237E9" w15:paraIdParent="569BFA0D" w15:done="1"/>
  <w15:commentEx w15:paraId="16F47459" w15:paraIdParent="569BFA0D"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1"/>
  <w15:commentEx w15:paraId="480C6048" w15:paraIdParent="1100A51D" w15:done="1"/>
  <w15:commentEx w15:paraId="4C4D6F0C" w15:paraIdParent="1100A51D" w15:done="1"/>
  <w15:commentEx w15:paraId="63A4F085" w15:paraIdParent="1100A51D" w15:done="1"/>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7A61621F" w15:done="0"/>
  <w15:commentEx w15:paraId="364F9F66" w15:done="0"/>
  <w15:commentEx w15:paraId="08915346" w15:done="0"/>
  <w15:commentEx w15:paraId="3D34E350" w15:done="1"/>
  <w15:commentEx w15:paraId="4D0629EB" w15:paraIdParent="3D34E350" w15:done="1"/>
  <w15:commentEx w15:paraId="21B30E34" w15:paraIdParent="3D34E350" w15:done="1"/>
  <w15:commentEx w15:paraId="4F27FC8B" w15:paraIdParent="3D34E350" w15:done="1"/>
  <w15:commentEx w15:paraId="54E4ECB7" w15:done="0"/>
  <w15:commentEx w15:paraId="64193EAC" w15:paraIdParent="54E4ECB7"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4405B3AE" w15:paraIdParent="45BF94EA" w15:done="0"/>
  <w15:commentEx w15:paraId="62F5F2DC" w15:done="1"/>
  <w15:commentEx w15:paraId="1072DCBC" w15:paraIdParent="62F5F2DC" w15:done="1"/>
  <w15:commentEx w15:paraId="3CB23CF0" w15:done="1"/>
  <w15:commentEx w15:paraId="53DA3B64" w15:paraIdParent="3CB23CF0" w15:done="1"/>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1"/>
  <w15:commentEx w15:paraId="7C47F1A7" w15:paraIdParent="7F9085F7" w15:done="1"/>
  <w15:commentEx w15:paraId="1E32E8F0" w15:done="1"/>
  <w15:commentEx w15:paraId="49F1E463" w15:paraIdParent="1E32E8F0" w15:done="1"/>
  <w15:commentEx w15:paraId="44F56185" w15:done="1"/>
  <w15:commentEx w15:paraId="14AB0323" w15:paraIdParent="44F56185" w15:done="1"/>
  <w15:commentEx w15:paraId="5254F63B" w15:paraIdParent="44F56185" w15:done="1"/>
  <w15:commentEx w15:paraId="2077200F" w15:done="1"/>
  <w15:commentEx w15:paraId="212ADC75" w15:done="1"/>
  <w15:commentEx w15:paraId="0C31B82A" w15:paraIdParent="212ADC75" w15:done="1"/>
  <w15:commentEx w15:paraId="7FC07C58" w15:paraIdParent="212ADC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8D70C" w16cex:dateUtc="2022-07-25T15:46: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A103A7" w16cex:dateUtc="2022-08-12T23:51:00Z"/>
  <w16cex:commentExtensible w16cex:durableId="26A10388" w16cex:dateUtc="2022-08-12T23:51:00Z"/>
  <w16cex:commentExtensible w16cex:durableId="26A105E1" w16cex:dateUtc="2022-08-13T00:01: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68DA5C3" w16cex:dateUtc="2022-07-29T07:18:00Z"/>
  <w16cex:commentExtensible w16cex:durableId="2692594B" w16cex:dateUtc="2022-08-01T20:53: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925905" w16cex:dateUtc="2022-08-01T20:52: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3A4F085" w16cid:durableId="2688D70C"/>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7A61621F" w16cid:durableId="26A103A7"/>
  <w16cid:commentId w16cid:paraId="364F9F66" w16cid:durableId="26A10388"/>
  <w16cid:commentId w16cid:paraId="08915346" w16cid:durableId="26A105E1"/>
  <w16cid:commentId w16cid:paraId="3D34E350" w16cid:durableId="26651D2C"/>
  <w16cid:commentId w16cid:paraId="4D0629EB" w16cid:durableId="2665F4A7"/>
  <w16cid:commentId w16cid:paraId="21B30E34" w16cid:durableId="266856C6"/>
  <w16cid:commentId w16cid:paraId="4F27FC8B" w16cid:durableId="2683B3E9"/>
  <w16cid:commentId w16cid:paraId="54E4ECB7" w16cid:durableId="268DA5C3"/>
  <w16cid:commentId w16cid:paraId="64193EAC" w16cid:durableId="2692594B"/>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4405B3AE" w16cid:durableId="26925905"/>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005A"/>
    <w:rsid w:val="00066863"/>
    <w:rsid w:val="000A653E"/>
    <w:rsid w:val="000D02D6"/>
    <w:rsid w:val="00110846"/>
    <w:rsid w:val="0012706B"/>
    <w:rsid w:val="001428AA"/>
    <w:rsid w:val="00147781"/>
    <w:rsid w:val="00152113"/>
    <w:rsid w:val="001721F0"/>
    <w:rsid w:val="00194D9A"/>
    <w:rsid w:val="001A1EB0"/>
    <w:rsid w:val="001B76D4"/>
    <w:rsid w:val="001D2D5D"/>
    <w:rsid w:val="001F588B"/>
    <w:rsid w:val="001F66E1"/>
    <w:rsid w:val="00217E36"/>
    <w:rsid w:val="00241A02"/>
    <w:rsid w:val="002B6B9C"/>
    <w:rsid w:val="002D06B1"/>
    <w:rsid w:val="002F13CC"/>
    <w:rsid w:val="00324884"/>
    <w:rsid w:val="003250BB"/>
    <w:rsid w:val="00355F74"/>
    <w:rsid w:val="003A5F85"/>
    <w:rsid w:val="003B6FD3"/>
    <w:rsid w:val="003C5C95"/>
    <w:rsid w:val="003F3355"/>
    <w:rsid w:val="004523B1"/>
    <w:rsid w:val="004C061C"/>
    <w:rsid w:val="004E1813"/>
    <w:rsid w:val="004E6219"/>
    <w:rsid w:val="004E7F49"/>
    <w:rsid w:val="004F1A34"/>
    <w:rsid w:val="0054161D"/>
    <w:rsid w:val="005459CD"/>
    <w:rsid w:val="005661F8"/>
    <w:rsid w:val="00576085"/>
    <w:rsid w:val="0058279B"/>
    <w:rsid w:val="0058477E"/>
    <w:rsid w:val="005A7011"/>
    <w:rsid w:val="00605248"/>
    <w:rsid w:val="006468E2"/>
    <w:rsid w:val="006667C7"/>
    <w:rsid w:val="006955E4"/>
    <w:rsid w:val="006C2679"/>
    <w:rsid w:val="006E49BD"/>
    <w:rsid w:val="006F7C41"/>
    <w:rsid w:val="00735D9D"/>
    <w:rsid w:val="00785A12"/>
    <w:rsid w:val="007A2F32"/>
    <w:rsid w:val="007B0E37"/>
    <w:rsid w:val="007E0C55"/>
    <w:rsid w:val="007F07AA"/>
    <w:rsid w:val="00817C9F"/>
    <w:rsid w:val="008267C2"/>
    <w:rsid w:val="00840603"/>
    <w:rsid w:val="00867CDA"/>
    <w:rsid w:val="008718F3"/>
    <w:rsid w:val="00882A9A"/>
    <w:rsid w:val="008873E3"/>
    <w:rsid w:val="00893FEE"/>
    <w:rsid w:val="008A7A6D"/>
    <w:rsid w:val="008B65E5"/>
    <w:rsid w:val="00902513"/>
    <w:rsid w:val="00916157"/>
    <w:rsid w:val="00920AA8"/>
    <w:rsid w:val="00931ABE"/>
    <w:rsid w:val="00957812"/>
    <w:rsid w:val="0097238D"/>
    <w:rsid w:val="009838A3"/>
    <w:rsid w:val="00987C94"/>
    <w:rsid w:val="009F665B"/>
    <w:rsid w:val="00A0278F"/>
    <w:rsid w:val="00A02B15"/>
    <w:rsid w:val="00A03CBF"/>
    <w:rsid w:val="00A1412B"/>
    <w:rsid w:val="00A24385"/>
    <w:rsid w:val="00A3623B"/>
    <w:rsid w:val="00A3711F"/>
    <w:rsid w:val="00A938B6"/>
    <w:rsid w:val="00AA71A6"/>
    <w:rsid w:val="00AB5CAA"/>
    <w:rsid w:val="00AC02D6"/>
    <w:rsid w:val="00B31890"/>
    <w:rsid w:val="00B32F5F"/>
    <w:rsid w:val="00B820AD"/>
    <w:rsid w:val="00B875B8"/>
    <w:rsid w:val="00B901CF"/>
    <w:rsid w:val="00BF0364"/>
    <w:rsid w:val="00C0092A"/>
    <w:rsid w:val="00C107DD"/>
    <w:rsid w:val="00C36644"/>
    <w:rsid w:val="00CC74E9"/>
    <w:rsid w:val="00D013E8"/>
    <w:rsid w:val="00D16455"/>
    <w:rsid w:val="00D22620"/>
    <w:rsid w:val="00D43315"/>
    <w:rsid w:val="00D82289"/>
    <w:rsid w:val="00D84786"/>
    <w:rsid w:val="00D854B6"/>
    <w:rsid w:val="00D87C88"/>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83074"/>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8</Pages>
  <Words>29478</Words>
  <Characters>168029</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ulin Maloof</cp:lastModifiedBy>
  <cp:revision>9</cp:revision>
  <dcterms:created xsi:type="dcterms:W3CDTF">2022-07-29T06:30:00Z</dcterms:created>
  <dcterms:modified xsi:type="dcterms:W3CDTF">2022-08-13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